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54620" w:rsidRPr="004215D1" w:rsidRDefault="004215D1" w:rsidP="004215D1">
      <w:pPr>
        <w:pStyle w:val="Heading1"/>
        <w:rPr>
          <w:b/>
        </w:rPr>
      </w:pPr>
      <w:r w:rsidRPr="004215D1">
        <w:rPr>
          <w:b/>
        </w:rPr>
        <w:t>Supplemental Material</w:t>
      </w:r>
    </w:p>
    <w:p w:rsidR="004215D1" w:rsidRPr="00854620" w:rsidRDefault="004215D1" w:rsidP="00854620"/>
    <w:p w:rsidR="00854620" w:rsidRDefault="00293709" w:rsidP="00843D14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e used standard cost-effectiveness analysis methods to</w:t>
      </w:r>
      <w:r w:rsidR="00854620" w:rsidRPr="00A53E5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compare costs and effectiveness of the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854620" w:rsidRPr="00A53E5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chlamydia screening program with a “no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967B5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54620" w:rsidRPr="00A53E5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creening” scenario using a societal</w:t>
      </w:r>
      <w:r w:rsidR="00D35CB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erspective</w:t>
      </w:r>
      <w:r w:rsidR="00E450C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450C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E450C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Gold MR&lt;/Author&gt;&lt;Year&gt;1996&lt;/Year&gt;&lt;RecNum&gt;88&lt;/RecNum&gt;&lt;DisplayText&gt;(Gold MR, 1996)&lt;/DisplayText&gt;&lt;record&gt;&lt;rec-number&gt;88&lt;/rec-number&gt;&lt;foreign-keys&gt;&lt;key app="EN" db-id="fpez0t9dmtp0zoedp0c5srv9xxdrsdts2ea5" timestamp="1570721005"&gt;88&lt;/key&gt;&lt;/foreign-keys&gt;&lt;ref-type name="Book"&gt;6&lt;/ref-type&gt;&lt;contributors&gt;&lt;authors&gt;&lt;author&gt;Gold MR, Siegel JE, Russell LB, Weinstein MC, editors. &lt;/author&gt;&lt;/authors&gt;&lt;/contributors&gt;&lt;titles&gt;&lt;title&gt;Cost-effectiveness in health and medicine&lt;/title&gt;&lt;/titles&gt;&lt;pages&gt;xxiii, 425 p.&lt;/pages&gt;&lt;keywords&gt;&lt;keyword&gt;Medical care Cost effectiveness Research Methodology.&lt;/keyword&gt;&lt;keyword&gt;Cost-Benefit Analysis.&lt;/keyword&gt;&lt;keyword&gt;Health Care Costs.&lt;/keyword&gt;&lt;/keywords&gt;&lt;dates&gt;&lt;year&gt;1996&lt;/year&gt;&lt;/dates&gt;&lt;pub-location&gt;New York&lt;/pub-location&gt;&lt;publisher&gt;Oxford University Press&lt;/publisher&gt;&lt;isbn&gt;9780195108248 (hc acis-free paper)&amp;#xD;0195108248&lt;/isbn&gt;&lt;accession-num&gt;4469272&lt;/accession-num&gt;&lt;call-num&gt;RA410.5 .C688 1996&lt;/call-num&gt;&lt;urls&gt;&lt;related-urls&gt;&lt;url&gt;Publisher description http://www.loc.gov/catdir/enhancements/fy0605/96004753-d.html&lt;/url&gt;&lt;url&gt;Table of contents only http://www.loc.gov/catdir/enhancements/fy0605/96004753-t.html&lt;/url&gt;&lt;/related-urls&gt;&lt;/urls&gt;&lt;/record&gt;&lt;/Cite&gt;&lt;/EndNote&gt;</w:instrText>
      </w:r>
      <w:r w:rsidR="00E450C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E450CC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9" w:tooltip="Gold MR, 1996 #88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Gold MR, 1996</w:t>
        </w:r>
      </w:hyperlink>
      <w:r w:rsidR="00E450CC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E450C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450C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D35CB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54620" w:rsidRPr="00A53E5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Measures of effectiveness included cases of </w:t>
      </w:r>
      <w:r w:rsidR="0014291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T</w:t>
      </w:r>
      <w:r w:rsidR="00854620" w:rsidRPr="00A53E5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infection </w:t>
      </w:r>
      <w:r w:rsidR="004356C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revented</w:t>
      </w:r>
      <w:r w:rsidR="00854620" w:rsidRPr="00A53E5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, cases of epididymitis and pelvic inflammatory disease (PID) prevented, and quality-adjusted life years (QALYs) gained. Cost estimates included program costs, costs of chlamydia testing and treatment, and costs of treatment for epididymitis, PID, and </w:t>
      </w:r>
      <w:r w:rsidR="00F5397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PID </w:t>
      </w:r>
      <w:r w:rsidR="00854620" w:rsidRPr="00A53E5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sequelae. </w:t>
      </w:r>
      <w:r w:rsidR="00F5397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time frame for </w:t>
      </w:r>
      <w:r w:rsidR="003A3F3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estimating </w:t>
      </w:r>
      <w:r w:rsidR="00EB619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he</w:t>
      </w:r>
      <w:r w:rsidR="00F5397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number of </w:t>
      </w:r>
      <w:r w:rsidR="000E330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ases of </w:t>
      </w:r>
      <w:r w:rsidR="00F5397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T infection</w:t>
      </w:r>
      <w:r w:rsidR="000E330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</w:t>
      </w:r>
      <w:r w:rsidR="00F5397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, epididymitis, and PID </w:t>
      </w:r>
      <w:r w:rsidR="00D44F1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as </w:t>
      </w:r>
      <w:r w:rsidR="00551EA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one year post</w:t>
      </w:r>
      <w:r w:rsidR="00EB619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he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EB619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creening</w:t>
      </w:r>
      <w:r w:rsidR="00F5397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 and the analytic horizon extended to 20 years after development of PID</w:t>
      </w:r>
      <w:r w:rsidR="00EB619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o incorporate QALY</w:t>
      </w:r>
      <w:r w:rsidR="00F5397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losses and medical treatment cost associated with PID sequelae. </w:t>
      </w:r>
      <w:r w:rsidR="00854620" w:rsidRPr="00A53E5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ost-effectiveness was measured as cost per QALY gained. </w:t>
      </w:r>
      <w:r w:rsidR="00ED554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Future QALY losses and medical </w:t>
      </w:r>
      <w:r w:rsidR="00EB619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osts were discounted</w:t>
      </w:r>
      <w:r w:rsidR="003A3F3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t 3%</w:t>
      </w:r>
      <w:r w:rsidR="00EB619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 and a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ll costs were in 2016 dollars</w:t>
      </w:r>
      <w:r w:rsidR="009417C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641A1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ll calculations were performed in Excel.</w:t>
      </w:r>
    </w:p>
    <w:p w:rsidR="009417C9" w:rsidRDefault="009417C9" w:rsidP="00843D14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:rsidR="00EB398A" w:rsidRDefault="009417C9" w:rsidP="00843D14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he base-case analysis</w:t>
      </w:r>
      <w:r w:rsidR="002B01E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as conducted in 4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steps. </w:t>
      </w:r>
      <w:r w:rsidR="00E2247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tep 1</w:t>
      </w:r>
      <w:r w:rsidR="00802EC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focused on</w:t>
      </w:r>
      <w:r w:rsidR="0069685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02EC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evaluating</w:t>
      </w:r>
      <w:r w:rsidR="0069685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he health effects of the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69685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rogram </w:t>
      </w:r>
      <w:r w:rsidR="00DB24A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on students who </w:t>
      </w:r>
      <w:r w:rsidR="0069685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ested positive </w:t>
      </w:r>
      <w:r w:rsidR="00DB24A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y comparing the expected number of CT</w:t>
      </w:r>
      <w:r w:rsidR="000448B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infection</w:t>
      </w:r>
      <w:r w:rsidR="00E36BD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</w:t>
      </w:r>
      <w:r w:rsidR="00ED554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 epididymitis, and PID in the coming</w:t>
      </w:r>
      <w:r w:rsidR="00DB24A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year in two scenarios </w:t>
      </w:r>
      <w:r w:rsidR="0069685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— the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69685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cenario and a “no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69685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” scenario</w:t>
      </w:r>
      <w:r w:rsidR="00DB24A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igure S1</w:t>
      </w:r>
      <w:r w:rsidR="00544BC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hows the </w:t>
      </w:r>
      <w:r w:rsidR="00CA460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disease pathway</w:t>
      </w:r>
      <w:r w:rsidR="00FA33A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for </w:t>
      </w:r>
      <w:r w:rsidR="000D019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nfected </w:t>
      </w:r>
      <w:r w:rsidR="00FC189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female </w:t>
      </w:r>
      <w:r w:rsidR="000D019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tudents</w:t>
      </w:r>
      <w:r w:rsidR="00C62ED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In </w:t>
      </w:r>
      <w:r w:rsidR="000B251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0B251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cenario, infected students</w:t>
      </w:r>
      <w:r w:rsidR="00C5352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h</w:t>
      </w:r>
      <w:r w:rsidR="0058546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o experienced </w:t>
      </w:r>
      <w:r w:rsidR="00CA460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reinfection or </w:t>
      </w:r>
      <w:r w:rsidR="0058546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reatment failu</w:t>
      </w:r>
      <w:r w:rsidR="00CA460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re </w:t>
      </w:r>
      <w:r w:rsidR="00AE479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ere at risk of developing </w:t>
      </w:r>
      <w:r w:rsidR="00B96F5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ID</w:t>
      </w:r>
      <w:r w:rsidR="00945F4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63200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n the non-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63200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cenario, </w:t>
      </w:r>
      <w:r w:rsidR="00945F4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nfected students</w:t>
      </w:r>
      <w:r w:rsidR="0063090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could be tested </w:t>
      </w:r>
      <w:r w:rsidR="00867C2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t a clinical setting </w:t>
      </w:r>
      <w:r w:rsidR="0063090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ith the probability of background testing</w:t>
      </w:r>
      <w:r w:rsidR="00FC189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rate</w:t>
      </w:r>
      <w:r w:rsidR="0063090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E81C2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3090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nfected students who</w:t>
      </w:r>
      <w:r w:rsidR="00E81C2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A460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experienced treatment failure or reinfection were at risk of developing PID. In addition, infected students who were not tested or </w:t>
      </w:r>
      <w:r w:rsidR="00521A9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had false </w:t>
      </w:r>
      <w:r w:rsidR="00E81C2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negative</w:t>
      </w:r>
      <w:r w:rsidR="0047650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</w:t>
      </w:r>
      <w:r w:rsidR="00CA460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re also at risk of developing PID</w:t>
      </w:r>
      <w:r w:rsidR="00E81C2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B251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f </w:t>
      </w:r>
      <w:r w:rsidR="00A5601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T</w:t>
      </w:r>
      <w:r w:rsidR="0058546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infections</w:t>
      </w:r>
      <w:r w:rsidR="000B251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re not</w:t>
      </w:r>
      <w:r w:rsidR="00EC74F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8785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naturally cleared</w:t>
      </w:r>
      <w:r w:rsidR="009A54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D53FF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n this study, for simplicity, we used the term “persistent infections” for all infections persisting to the next year due to treatment failure, not </w:t>
      </w:r>
      <w:r w:rsidR="00D53FF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lastRenderedPageBreak/>
        <w:t>being tested, or having false negatives.</w:t>
      </w:r>
      <w:r w:rsidR="005473A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E18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differences in the number of persistent CT infections and PID between the two scenarios were the number of CT infections and PID prevented </w:t>
      </w:r>
      <w:r w:rsidR="00A9038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by the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A9038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creening. </w:t>
      </w:r>
      <w:r w:rsidR="00A5414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or infected male students</w:t>
      </w:r>
      <w:r w:rsidR="002C142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CA460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disease pathway </w:t>
      </w:r>
      <w:r w:rsidR="002C142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s </w:t>
      </w:r>
      <w:r w:rsidR="008658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similar to </w:t>
      </w:r>
      <w:r w:rsidR="00F1633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one </w:t>
      </w:r>
      <w:r w:rsidR="00FA33A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or</w:t>
      </w:r>
      <w:r w:rsidR="002C142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5414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nfected </w:t>
      </w:r>
      <w:r w:rsidR="002C142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emale</w:t>
      </w:r>
      <w:r w:rsidR="00A5414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142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</w:t>
      </w:r>
      <w:r w:rsidR="00A5414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udents</w:t>
      </w:r>
      <w:r w:rsidR="002C142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, the only </w:t>
      </w:r>
      <w:r w:rsidR="00C3731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difference is the</w:t>
      </w:r>
      <w:r w:rsidR="00FA33A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final outcome is epididymitis instead of </w:t>
      </w:r>
      <w:r w:rsidR="00C3731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PID. </w:t>
      </w:r>
    </w:p>
    <w:p w:rsidR="00EB398A" w:rsidRDefault="00EB398A" w:rsidP="00EB398A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:rsidR="00EB398A" w:rsidRDefault="00E2247D" w:rsidP="00EB398A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tep 2</w:t>
      </w:r>
      <w:r w:rsidR="00C51F7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focused on </w:t>
      </w:r>
      <w:r w:rsidR="00784A0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evaluating the impact of </w:t>
      </w:r>
      <w:r w:rsidR="00D66F4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D66F4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rogram on </w:t>
      </w:r>
      <w:r w:rsidR="00AF23B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one-generation </w:t>
      </w:r>
      <w:r w:rsidR="004356C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nfection </w:t>
      </w:r>
      <w:r w:rsidR="00AF23B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ransmission</w:t>
      </w:r>
      <w:r w:rsidR="003D77C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revented</w:t>
      </w:r>
      <w:r w:rsidR="00AB15A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 S</w:t>
      </w:r>
      <w:r w:rsidR="00CA460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udents </w:t>
      </w:r>
      <w:r w:rsidR="00AE05E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ho had persistent</w:t>
      </w:r>
      <w:r w:rsidR="00DB7A3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CT infection or reinfection in the next year</w:t>
      </w:r>
      <w:r w:rsidR="00926C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B15A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ould transmit infections </w:t>
      </w:r>
      <w:r w:rsidR="00926C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o their uninfected</w:t>
      </w:r>
      <w:r w:rsidR="00071E0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artners</w:t>
      </w:r>
      <w:r w:rsidR="00926C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Using 2015 </w:t>
      </w:r>
      <w:r w:rsidR="001C13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Duval County </w:t>
      </w:r>
      <w:r w:rsidR="00551EA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Youth Risk Behavior Survey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data, we estimated </w:t>
      </w:r>
      <w:r w:rsidR="001C13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hat m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le students had an average of 1.8</w:t>
      </w:r>
      <w:r w:rsidR="00F758D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6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artners</w:t>
      </w:r>
      <w:r w:rsidR="001C13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in the past 3 months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nd female students had an average of 1.37 partners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Centers for Disease Control and Prevention&lt;/Author&gt;&lt;Year&gt;2019&lt;/Year&gt;&lt;RecNum&gt;60&lt;/RecNum&gt;&lt;DisplayText&gt;(Centers for Disease Control and Prevention, 2019)&lt;/DisplayText&gt;&lt;record&gt;&lt;rec-number&gt;60&lt;/rec-number&gt;&lt;foreign-keys&gt;&lt;key app="EN" db-id="sp0a2rff0xsw9rerw095p02yxzpptdfzsp9t" timestamp="1536245764"&gt;60&lt;/key&gt;&lt;/foreign-keys&gt;&lt;ref-type name="Web Page"&gt;12&lt;/ref-type&gt;&lt;contributors&gt;&lt;authors&gt;&lt;author&gt;Centers for Disease Control and Prevention,&lt;/author&gt;&lt;/authors&gt;&lt;/contributors&gt;&lt;titles&gt;&lt;title&gt;1991-2017 High School Youth Risk Behavior Survery Data&lt;/title&gt;&lt;/titles&gt;&lt;number&gt;9/6/2018&lt;/number&gt;&lt;dates&gt;&lt;year&gt;2019&lt;/year&gt;&lt;/dates&gt;&lt;urls&gt;&lt;related-urls&gt;&lt;url&gt;https://nccd.cdc.gov/youthonline/&lt;/url&gt;&lt;/related-urls&gt;&lt;/urls&gt;&lt;/record&gt;&lt;/Cite&gt;&lt;/EndNote&gt;</w:instrTex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921BA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2" w:tooltip="Centers for Disease Control and Prevention, 2019 #60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Centers for Disease Control and Prevention, 2019</w:t>
        </w:r>
      </w:hyperlink>
      <w:r w:rsidR="00F921BA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igure S2</w:t>
      </w:r>
      <w:r w:rsidR="005F28A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hows the disease pathway for </w:t>
      </w:r>
      <w:r w:rsidR="00D81E9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uninfected </w:t>
      </w:r>
      <w:r w:rsidR="005F28A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female partners of </w:t>
      </w:r>
      <w:r w:rsidR="001A3F9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male </w:t>
      </w:r>
      <w:r w:rsidR="00D81E9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tudents who had persistent</w:t>
      </w:r>
      <w:r w:rsidR="005F28A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CT infection or reinfection. </w:t>
      </w:r>
      <w:r w:rsidR="00177C4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number of transmitted </w:t>
      </w:r>
      <w:r w:rsidR="001A3F9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T </w:t>
      </w:r>
      <w:r w:rsidR="00177C4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nfections</w:t>
      </w:r>
      <w:r w:rsidR="00B3010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as</w:t>
      </w:r>
      <w:r w:rsidR="005B4E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calculated as </w:t>
      </w:r>
      <w:r w:rsidR="005830D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FE278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product of four variables </w:t>
      </w:r>
      <w:r w:rsidR="005830D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— </w:t>
      </w:r>
      <w:r w:rsidR="00FE278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1) </w:t>
      </w:r>
      <w:r w:rsidR="005E636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he number of</w:t>
      </w:r>
      <w:r w:rsidR="004437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CT</w:t>
      </w:r>
      <w:r w:rsidR="005E636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infected students </w:t>
      </w:r>
      <w:r w:rsidR="007F059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ho </w:t>
      </w:r>
      <w:r w:rsidR="00D81E9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had persistent</w:t>
      </w:r>
      <w:r w:rsidR="00DB7A3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infection or reinfection</w:t>
      </w:r>
      <w:r w:rsidR="005830D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FE278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2) </w:t>
      </w:r>
      <w:r w:rsidR="004437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average number of </w:t>
      </w:r>
      <w:r w:rsidR="00B3010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urrent </w:t>
      </w:r>
      <w:r w:rsidR="004437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artners</w:t>
      </w:r>
      <w:r w:rsidR="007F059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er sexually active student, </w:t>
      </w:r>
      <w:r w:rsidR="00FE278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3)</w:t>
      </w:r>
      <w:r w:rsidR="002B09F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he probability o</w:t>
      </w:r>
      <w:r w:rsidR="005830D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f a </w:t>
      </w:r>
      <w:r w:rsidR="00B3010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urrent </w:t>
      </w:r>
      <w:r w:rsidR="005830D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partner being uninfected (1 - </w:t>
      </w:r>
      <w:r w:rsidR="002B09F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probability of CT </w:t>
      </w:r>
      <w:r w:rsidR="00177C4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ransmission per partnership), </w:t>
      </w:r>
      <w:r w:rsidR="00FE278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nd 4) the probability of CT transmission per partnership</w:t>
      </w:r>
      <w:r w:rsidR="005830D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FE278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86A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e assumed e</w:t>
      </w:r>
      <w:r w:rsidR="00C06CA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ch partner would </w:t>
      </w:r>
      <w:r w:rsidR="00186A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e tested at the</w:t>
      </w:r>
      <w:r w:rsidR="00B3010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rate of background testing</w:t>
      </w:r>
      <w:r w:rsidR="004B01F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394CA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nfected </w:t>
      </w:r>
      <w:r w:rsidR="001C13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female </w:t>
      </w:r>
      <w:r w:rsidR="00394CA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artner</w:t>
      </w:r>
      <w:r w:rsidR="004B01F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 have</w:t>
      </w:r>
      <w:r w:rsidR="00394CA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he same </w:t>
      </w:r>
      <w:r w:rsidR="004B01F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rate of developing PID as infected female students in the “No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4B01F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” scenario</w:t>
      </w:r>
      <w:r w:rsidR="00186A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394CA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B01F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differences in the number of CT infections and PID between the two scenarios </w:t>
      </w:r>
      <w:r w:rsidR="008654C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ere</w:t>
      </w:r>
      <w:r w:rsidR="004B01F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he number of CT and PID prevented. 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Using the same approach, we also estimated the number of </w:t>
      </w:r>
      <w:r w:rsidR="0065562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ases of </w:t>
      </w:r>
      <w:r w:rsidR="00AC70F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epididymitis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revent</w:t>
      </w:r>
      <w:r w:rsidR="00AC70F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ed </w:t>
      </w:r>
      <w:r w:rsidR="008654C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by the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8654C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creening among</w:t>
      </w:r>
      <w:r w:rsidR="00AC70F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male partners</w:t>
      </w:r>
      <w:r w:rsidR="003E040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101BE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nfected female students.</w:t>
      </w:r>
    </w:p>
    <w:p w:rsidR="00087DA2" w:rsidRDefault="00087DA2" w:rsidP="00167B0E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:rsidR="009417C9" w:rsidRDefault="00FD12FD" w:rsidP="00167B0E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8658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lastRenderedPageBreak/>
        <w:t xml:space="preserve">Table </w: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</w:t>
      </w:r>
      <w:r w:rsidRPr="008658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1 </w:t>
      </w:r>
      <w:r w:rsidR="00865872" w:rsidRPr="008658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hows</w:t>
      </w:r>
      <w:r w:rsidRPr="008658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ll model parameters</w:t>
      </w:r>
      <w:r w:rsidR="00732B7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used to assess the cost-effectiveness of the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732B7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creening</w:t>
      </w:r>
      <w:r w:rsidRPr="008658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732B7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ncluding </w:t>
      </w:r>
      <w:r w:rsidR="00B27458" w:rsidRPr="008658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ase-case values,</w:t>
      </w:r>
      <w:r w:rsidR="009A7849" w:rsidRPr="008658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27458" w:rsidRPr="008658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ranges and </w:t>
      </w:r>
      <w:r w:rsidR="009A7849" w:rsidRPr="008658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data sources.</w:t>
      </w:r>
      <w:r w:rsidR="00F1633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 used published</w:t>
      </w:r>
      <w:r w:rsidR="00A5414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literature to derive</w:t>
      </w:r>
      <w:r w:rsidR="00F1633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estimates for 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ransmission probability per partner</w:t>
      </w:r>
      <w:r w:rsidR="004462D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hip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4A3F5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Quinn&lt;/Author&gt;&lt;Year&gt;1996&lt;/Year&gt;&lt;RecNum&gt;36&lt;/RecNum&gt;&lt;DisplayText&gt;(Quinn et al., 1996)&lt;/DisplayText&gt;&lt;record&gt;&lt;rec-number&gt;36&lt;/rec-number&gt;&lt;foreign-keys&gt;&lt;key app="EN" db-id="fpez0t9dmtp0zoedp0c5srv9xxdrsdts2ea5" timestamp="1547735867"&gt;36&lt;/key&gt;&lt;/foreign-keys&gt;&lt;ref-type name="Journal Article"&gt;17&lt;/ref-type&gt;&lt;contributors&gt;&lt;authors&gt;&lt;author&gt;Quinn, T. C.&lt;/author&gt;&lt;author&gt;Gaydos, C.&lt;/author&gt;&lt;author&gt;Shepherd, M.&lt;/author&gt;&lt;author&gt;Bobo, L.&lt;/author&gt;&lt;author&gt;Hook, E. W., 3rd&lt;/author&gt;&lt;author&gt;Viscidi, R.&lt;/author&gt;&lt;author&gt;Rompalo, A.&lt;/author&gt;&lt;/authors&gt;&lt;/contributors&gt;&lt;auth-address&gt;National Institute of Allergy and Infectious Diseases, National Institutes of Health, Bethesda, Md, USA.&lt;/auth-address&gt;&lt;titles&gt;&lt;title&gt;Epidemiologic and microbiologic correlates of Chlamydia trachomatis infection in sexual partnerships&lt;/title&gt;&lt;secondary-title&gt;JAMA&lt;/secondary-title&gt;&lt;/titles&gt;&lt;periodical&gt;&lt;full-title&gt;JAMA&lt;/full-title&gt;&lt;/periodical&gt;&lt;pages&gt;1737-42&lt;/pages&gt;&lt;volume&gt;276&lt;/volume&gt;&lt;number&gt;21&lt;/number&gt;&lt;edition&gt;1996/12/04&lt;/edition&gt;&lt;keywords&gt;&lt;keyword&gt;Adolescent&lt;/keyword&gt;&lt;keyword&gt;Adult&lt;/keyword&gt;&lt;keyword&gt;Chlamydia Infections/*epidemiology/transmission&lt;/keyword&gt;&lt;keyword&gt;Chlamydia trachomatis/genetics/*isolation &amp;amp; purification&lt;/keyword&gt;&lt;keyword&gt;Cross-Sectional Studies&lt;/keyword&gt;&lt;keyword&gt;DNA, Bacterial/analysis&lt;/keyword&gt;&lt;keyword&gt;Female&lt;/keyword&gt;&lt;keyword&gt;Humans&lt;/keyword&gt;&lt;keyword&gt;Logistic Models&lt;/keyword&gt;&lt;keyword&gt;Male&lt;/keyword&gt;&lt;keyword&gt;Middle Aged&lt;/keyword&gt;&lt;keyword&gt;Molecular Epidemiology&lt;/keyword&gt;&lt;keyword&gt;Polymerase Chain Reaction&lt;/keyword&gt;&lt;keyword&gt;Sexual Partners&lt;/keyword&gt;&lt;/keywords&gt;&lt;dates&gt;&lt;year&gt;1996&lt;/year&gt;&lt;pub-dates&gt;&lt;date&gt;Dec 4&lt;/date&gt;&lt;/pub-dates&gt;&lt;/dates&gt;&lt;isbn&gt;0098-7484 (Print)&amp;#xD;0098-7484 (Linking)&lt;/isbn&gt;&lt;accession-num&gt;8940322&lt;/accession-num&gt;&lt;urls&gt;&lt;related-urls&gt;&lt;url&gt;https://www.ncbi.nlm.nih.gov/pubmed/8940322&lt;/url&gt;&lt;/related-urls&gt;&lt;/urls&gt;&lt;/record&gt;&lt;/Cite&gt;&lt;/EndNote&gt;</w:instrTex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16" w:tooltip="Quinn, 1996 #36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Quinn et al., 1996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est sensitivity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Pd3VzdS1FZHVzZWk8L0F1dGhvcj48WWVhcj4yMDE1PC9Z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=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Pd3VzdS1FZHVzZWk8L0F1dGhvcj48WWVhcj4yMDE1PC9Z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=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14" w:tooltip="Owusu-Edusei, 2015 #27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Owusu-Edusei, Chesson, Gift, Brunham, &amp; Bolan, 2015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reatment efficacy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Pd3VzdS1FZHVzZWk8L0F1dGhvcj48WWVhcj4yMDE1PC9Z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Pd3VzdS1FZHVzZWk8L0F1dGhvcj48WWVhcj4yMDE1PC9Z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14" w:tooltip="Owusu-Edusei, 2015 #27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Owusu-Edusei et al., 2015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robability of reinfection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47D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Ib3NlbmZlbGQ8L0F1dGhvcj48WWVhcj4yMDA5PC9ZZWFy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Ib3NlbmZlbGQ8L0F1dGhvcj48WWVhcj4yMDA5PC9ZZWFy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47D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C47D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6" w:tooltip="Fung, 2007 #25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Fung, Scott, Kent, &amp; Klausner, 2007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 xml:space="preserve">; </w:t>
      </w:r>
      <w:hyperlink w:anchor="_ENREF_11" w:tooltip="Hosenfeld, 2009 #26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Hosenfeld et al., 2009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C47D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robability of spontaneous</w:t>
      </w:r>
      <w:r w:rsidR="004462D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cure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HZWlzbGVyPC9BdXRob3I+PFllYXI+MjAxMzwvWWVhcj48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HZWlzbGVyPC9BdXRob3I+PFllYXI+MjAxMzwvWWVhcj48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7" w:tooltip="Geisler, 2013 #10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Geisler, Lensing, Press, &amp; Hook, 2013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9A37D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654C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robability of</w:t>
      </w:r>
      <w:r w:rsidR="00DE576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developing epididymitis or PID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47D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Pd3VzdS1FZHVzZWk8L0F1dGhvcj48WWVhcj4yMDE1PC9Z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Pd3VzdS1FZHVzZWk8L0F1dGhvcj48WWVhcj4yMDE1PC9Z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47D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C47D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215D1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5" w:tooltip="Fisman, 2008 #21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Fisman, Spain, Salmon, &amp; Goldberg, 2008</w:t>
        </w:r>
      </w:hyperlink>
      <w:r w:rsidR="004215D1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 xml:space="preserve">; </w:t>
      </w:r>
      <w:hyperlink w:anchor="_ENREF_8" w:tooltip="Gift, 2008 #23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Gift et al., 2008</w:t>
        </w:r>
      </w:hyperlink>
      <w:r w:rsidR="004215D1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 xml:space="preserve">; </w:t>
      </w:r>
      <w:hyperlink w:anchor="_ENREF_14" w:tooltip="Owusu-Edusei, 2015 #27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Owusu-Edusei et al., 2015</w:t>
        </w:r>
      </w:hyperlink>
      <w:r w:rsidR="004215D1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C47D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4462D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For 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ackgro</w:t>
      </w:r>
      <w:r w:rsidR="004462D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und testing </w:t>
      </w:r>
      <w:r w:rsidR="000B2C9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mong female</w:t>
      </w:r>
      <w:r w:rsidR="0044050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</w:t>
      </w:r>
      <w:r w:rsidR="004462D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, </w:t>
      </w:r>
      <w:bookmarkStart w:id="0" w:name="_Hlk21601056"/>
      <w:r w:rsidR="000B2C9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e used a</w:t>
      </w:r>
      <w:r w:rsidR="001923E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920B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T testing </w:t>
      </w:r>
      <w:r w:rsidR="000B2C9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rate</w:t>
      </w:r>
      <w:r w:rsidR="001923E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of 34.4%</w:t>
      </w:r>
      <w:r w:rsidR="00C0026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3132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rom a CDC study</w:t>
      </w:r>
      <w:r w:rsidR="0044050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C0026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F920B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lorida Medicaid-enrolled female adolescents aged 13-18 years</w:t>
      </w:r>
      <w:r w:rsidR="003C635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67B0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(person</w:t>
      </w:r>
      <w:r w:rsidR="000B2C9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l communication)</w:t>
      </w:r>
      <w:r w:rsidR="00732B7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  <w:bookmarkEnd w:id="0"/>
      <w:r w:rsidR="00732B7A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 recent </w:t>
      </w:r>
      <w:r w:rsidR="00732B7A" w:rsidRPr="00C130C5">
        <w:rPr>
          <w:rFonts w:ascii="Times New Roman" w:hAnsi="Times New Roman" w:cs="Times New Roman"/>
          <w:sz w:val="24"/>
          <w:szCs w:val="24"/>
        </w:rPr>
        <w:t xml:space="preserve">study of the New York State (NYS) Medicaid-enrolled adolescents showed </w:t>
      </w:r>
      <w:r w:rsidR="00E36BDE">
        <w:rPr>
          <w:rFonts w:ascii="Times New Roman" w:hAnsi="Times New Roman" w:cs="Times New Roman"/>
          <w:sz w:val="24"/>
          <w:szCs w:val="24"/>
        </w:rPr>
        <w:t>CT testing rate</w:t>
      </w:r>
      <w:r w:rsidR="00C2736D" w:rsidRPr="00C130C5">
        <w:rPr>
          <w:rFonts w:ascii="Times New Roman" w:hAnsi="Times New Roman" w:cs="Times New Roman"/>
          <w:sz w:val="24"/>
          <w:szCs w:val="24"/>
        </w:rPr>
        <w:t xml:space="preserve"> </w:t>
      </w:r>
      <w:r w:rsidR="0077799C">
        <w:rPr>
          <w:rFonts w:ascii="Times New Roman" w:hAnsi="Times New Roman" w:cs="Times New Roman"/>
          <w:sz w:val="24"/>
          <w:szCs w:val="24"/>
        </w:rPr>
        <w:t>of</w:t>
      </w:r>
      <w:r w:rsidR="00E36BDE">
        <w:rPr>
          <w:rFonts w:ascii="Times New Roman" w:hAnsi="Times New Roman" w:cs="Times New Roman"/>
          <w:sz w:val="24"/>
          <w:szCs w:val="24"/>
        </w:rPr>
        <w:t xml:space="preserve"> </w:t>
      </w:r>
      <w:r w:rsidR="0077799C">
        <w:rPr>
          <w:rFonts w:ascii="Times New Roman" w:hAnsi="Times New Roman" w:cs="Times New Roman"/>
          <w:sz w:val="24"/>
          <w:szCs w:val="24"/>
        </w:rPr>
        <w:t>male adolescents</w:t>
      </w:r>
      <w:r w:rsidR="00C2736D" w:rsidRPr="00C130C5">
        <w:rPr>
          <w:rFonts w:ascii="Times New Roman" w:hAnsi="Times New Roman" w:cs="Times New Roman"/>
          <w:sz w:val="24"/>
          <w:szCs w:val="24"/>
        </w:rPr>
        <w:t xml:space="preserve"> </w:t>
      </w:r>
      <w:r w:rsidR="00AE50EE">
        <w:rPr>
          <w:rFonts w:ascii="Times New Roman" w:hAnsi="Times New Roman" w:cs="Times New Roman"/>
          <w:sz w:val="24"/>
          <w:szCs w:val="24"/>
        </w:rPr>
        <w:t xml:space="preserve">was about half </w:t>
      </w:r>
      <w:r w:rsidR="0077799C">
        <w:rPr>
          <w:rFonts w:ascii="Times New Roman" w:hAnsi="Times New Roman" w:cs="Times New Roman"/>
          <w:sz w:val="24"/>
          <w:szCs w:val="24"/>
        </w:rPr>
        <w:t>that of</w:t>
      </w:r>
      <w:r w:rsidR="00BA7856" w:rsidRPr="00C130C5">
        <w:rPr>
          <w:rFonts w:ascii="Times New Roman" w:hAnsi="Times New Roman" w:cs="Times New Roman"/>
          <w:sz w:val="24"/>
          <w:szCs w:val="24"/>
        </w:rPr>
        <w:t xml:space="preserve"> </w:t>
      </w:r>
      <w:r w:rsidR="0077799C">
        <w:rPr>
          <w:rFonts w:ascii="Times New Roman" w:hAnsi="Times New Roman" w:cs="Times New Roman"/>
          <w:sz w:val="24"/>
          <w:szCs w:val="24"/>
        </w:rPr>
        <w:t>female adolescents</w:t>
      </w:r>
      <w:r w:rsidR="00F921BA">
        <w:rPr>
          <w:rFonts w:ascii="Times New Roman" w:hAnsi="Times New Roman" w:cs="Times New Roman"/>
          <w:sz w:val="24"/>
          <w:szCs w:val="24"/>
        </w:rPr>
        <w:t xml:space="preserve"> </w:t>
      </w:r>
      <w:r w:rsidR="002C5F23">
        <w:rPr>
          <w:rFonts w:ascii="Times New Roman" w:hAnsi="Times New Roman" w:cs="Times New Roman"/>
          <w:sz w:val="24"/>
          <w:szCs w:val="24"/>
        </w:rPr>
        <w:fldChar w:fldCharType="begin"/>
      </w:r>
      <w:r w:rsidR="004215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18&lt;/Year&gt;&lt;RecNum&gt;13&lt;/RecNum&gt;&lt;DisplayText&gt;(Wang, Chang, Burstein, &amp;amp; Hocevar Adkins, 2018)&lt;/DisplayText&gt;&lt;record&gt;&lt;rec-number&gt;13&lt;/rec-number&gt;&lt;foreign-keys&gt;&lt;key app="EN" db-id="fpez0t9dmtp0zoedp0c5srv9xxdrsdts2ea5" timestamp="1547735866"&gt;13&lt;/key&gt;&lt;/foreign-keys&gt;&lt;ref-type name="Journal Article"&gt;17&lt;/ref-type&gt;&lt;contributors&gt;&lt;authors&gt;&lt;author&gt;Wang, L. Y.&lt;/author&gt;&lt;author&gt;Chang, M. H.&lt;/author&gt;&lt;author&gt;Burstein, G.&lt;/author&gt;&lt;author&gt;Hocevar Adkins, S.&lt;/author&gt;&lt;/authors&gt;&lt;/contributors&gt;&lt;titles&gt;&lt;title&gt;Human Immunodeficiency Virus, Chlamydia, and Gonorrhea Testing in New York Medicaid-Enrolled Adolescents&lt;/title&gt;&lt;secondary-title&gt;Sex Transm Dis&lt;/secondary-title&gt;&lt;/titles&gt;&lt;periodical&gt;&lt;full-title&gt;Sex Transm Dis&lt;/full-title&gt;&lt;/periodical&gt;&lt;pages&gt;14-18&lt;/pages&gt;&lt;volume&gt;45&lt;/volume&gt;&lt;number&gt;1&lt;/number&gt;&lt;edition&gt;2017/09/07&lt;/edition&gt;&lt;dates&gt;&lt;year&gt;2018&lt;/year&gt;&lt;pub-dates&gt;&lt;date&gt;Jan&lt;/date&gt;&lt;/pub-dates&gt;&lt;/dates&gt;&lt;isbn&gt;1537-4521 (Electronic)&amp;#xD;0148-5717 (Linking)&lt;/isbn&gt;&lt;accession-num&gt;28876281&lt;/accession-num&gt;&lt;urls&gt;&lt;related-urls&gt;&lt;url&gt;https://www.ncbi.nlm.nih.gov/pubmed/28876281&lt;/url&gt;&lt;/related-urls&gt;&lt;/urls&gt;&lt;electronic-resource-num&gt;10.1097/OLQ.0000000000000686&lt;/electronic-resource-num&gt;&lt;/record&gt;&lt;/Cite&gt;&lt;/EndNote&gt;</w:instrText>
      </w:r>
      <w:r w:rsidR="002C5F23">
        <w:rPr>
          <w:rFonts w:ascii="Times New Roman" w:hAnsi="Times New Roman" w:cs="Times New Roman"/>
          <w:sz w:val="24"/>
          <w:szCs w:val="24"/>
        </w:rPr>
        <w:fldChar w:fldCharType="separate"/>
      </w:r>
      <w:r w:rsidR="004A3F5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" w:tooltip="Wang, 2018 #13" w:history="1">
        <w:r w:rsidR="00E450CC">
          <w:rPr>
            <w:rFonts w:ascii="Times New Roman" w:hAnsi="Times New Roman" w:cs="Times New Roman"/>
            <w:noProof/>
            <w:sz w:val="24"/>
            <w:szCs w:val="24"/>
          </w:rPr>
          <w:t>Wang, Chang, Burstein, &amp; Hocevar Adkins, 2018</w:t>
        </w:r>
      </w:hyperlink>
      <w:r w:rsidR="004A3F53">
        <w:rPr>
          <w:rFonts w:ascii="Times New Roman" w:hAnsi="Times New Roman" w:cs="Times New Roman"/>
          <w:noProof/>
          <w:sz w:val="24"/>
          <w:szCs w:val="24"/>
        </w:rPr>
        <w:t>)</w:t>
      </w:r>
      <w:r w:rsidR="002C5F23">
        <w:rPr>
          <w:rFonts w:ascii="Times New Roman" w:hAnsi="Times New Roman" w:cs="Times New Roman"/>
          <w:sz w:val="24"/>
          <w:szCs w:val="24"/>
        </w:rPr>
        <w:fldChar w:fldCharType="end"/>
      </w:r>
      <w:r w:rsidR="00F921BA">
        <w:rPr>
          <w:rFonts w:ascii="Times New Roman" w:hAnsi="Times New Roman" w:cs="Times New Roman"/>
          <w:sz w:val="24"/>
          <w:szCs w:val="24"/>
        </w:rPr>
        <w:t>.</w:t>
      </w:r>
      <w:r w:rsidR="00DC4DB7" w:rsidRPr="00C130C5">
        <w:rPr>
          <w:rFonts w:ascii="Times New Roman" w:hAnsi="Times New Roman" w:cs="Times New Roman"/>
          <w:sz w:val="24"/>
          <w:szCs w:val="24"/>
        </w:rPr>
        <w:t xml:space="preserve"> Based on this, </w:t>
      </w:r>
      <w:r w:rsidR="008A503E" w:rsidRPr="00C130C5">
        <w:rPr>
          <w:rFonts w:ascii="Times New Roman" w:hAnsi="Times New Roman" w:cs="Times New Roman"/>
          <w:sz w:val="24"/>
          <w:szCs w:val="24"/>
        </w:rPr>
        <w:t xml:space="preserve">we </w:t>
      </w:r>
      <w:r w:rsidR="00167B0E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ssumed that </w:t>
      </w:r>
      <w:r w:rsidR="00C73801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n Florida</w:t>
      </w:r>
      <w:r w:rsidR="004F479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C73801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E576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C73801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background </w:t>
      </w:r>
      <w:r w:rsidR="008A503E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T</w:t>
      </w:r>
      <w:r w:rsidR="00DC4DB7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A503E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esting rate among sexually active male adolescents </w:t>
      </w:r>
      <w:r w:rsidR="00167B0E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ould be </w:t>
      </w:r>
      <w:r w:rsidR="007779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17%, half </w:t>
      </w:r>
      <w:r w:rsidR="00167B0E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of that of </w:t>
      </w:r>
      <w:r w:rsidR="008A503E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sexually active </w:t>
      </w:r>
      <w:r w:rsidR="007779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emale adolescents</w:t>
      </w:r>
      <w:r w:rsidR="004A0651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4C6D00" w:rsidRP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5562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</w:t>
      </w:r>
      <w:r w:rsidR="00382E4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here has been considerable </w:t>
      </w:r>
      <w:r w:rsidR="00806B6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debate</w:t>
      </w:r>
      <w:r w:rsidR="00382E4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06B6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n the literature</w:t>
      </w:r>
      <w:r w:rsidR="0065562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82E4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mong experts about </w:t>
      </w:r>
      <w:r w:rsidR="001B0BC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true </w:t>
      </w:r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PID rate among females with untreated </w:t>
      </w:r>
      <w:r w:rsidR="004C6D00" w:rsidRPr="002B6DE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T infection.</w:t>
      </w:r>
      <w:r w:rsidR="00A5414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ome</w:t>
      </w:r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tudies </w:t>
      </w:r>
      <w:r w:rsidR="000659D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GaXNtYW48L0F1dGhvcj48WWVhcj4yMDA4PC9ZZWFyPjxS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GaXNtYW48L0F1dGhvcj48WWVhcj4yMDA4PC9ZZWFyPjxS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0659D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0659D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1" w:tooltip="Blake, 2008 #18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Blake et al., 2008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 xml:space="preserve">; </w:t>
      </w:r>
      <w:hyperlink w:anchor="_ENREF_5" w:tooltip="Fisman, 2008 #21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Fisman et al., 2008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 xml:space="preserve">; </w:t>
      </w:r>
      <w:hyperlink w:anchor="_ENREF_12" w:tooltip="Huang, 2011 #22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Huang, Gaydos, Barnes, Jett-Goheen, &amp; Blake, 2011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0659D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B6DE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used 30% for both symptomatic and asymptomatic </w:t>
      </w:r>
      <w:r w:rsidR="004C6D00" w:rsidRPr="002B6DE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ID</w:t>
      </w:r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A5414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others</w:t>
      </w:r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used 15% for symptomatic PID </w:t>
      </w:r>
      <w:r w:rsidR="004C6D00" w:rsidRPr="002B6DE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only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659D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HaWZ0PC9BdXRob3I+PFllYXI+MjAwODwvWWVhcj48UmVj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HaWZ0PC9BdXRob3I+PFllYXI+MjAwODwvWWVhcj48UmVj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0659D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0659D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8" w:tooltip="Gift, 2008 #23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Gift et al., 2008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 xml:space="preserve">; </w:t>
      </w:r>
      <w:hyperlink w:anchor="_ENREF_14" w:tooltip="Owusu-Edusei, 2015 #27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Owusu-Edusei et al., 2015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0659D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0659D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iesenfeld</w:t>
      </w:r>
      <w:proofErr w:type="spellEnd"/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et al.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XaWVzZW5mZWxkPC9BdXRob3I+PFllYXI+MjAwMjwvWWVh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XaWVzZW5mZWxkPC9BdXRob3I+PFllYXI+MjAwMjwvWWVh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18" w:tooltip="Wiesenfeld, 2002 #19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Wiesenfeld et al., 2002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demonstrated that 23% of women with CT infection had asymptomatic </w:t>
      </w:r>
      <w:r w:rsidR="004C6D00" w:rsidRPr="002B6DE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ID.</w:t>
      </w:r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Given that </w:t>
      </w:r>
      <w:r w:rsidR="00A5414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bout </w:t>
      </w:r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60% of PID is asymptomatic, the true PID rate of asymptomatic and symptomatic PID combined would be much higher than 15%. We believe the true PID rate falls between 15% and 30%, so we used the midpoint </w:t>
      </w:r>
      <w:r w:rsidR="00A018A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(22.5%) of the two rates </w:t>
      </w:r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or our base-case analysis and used the range of 10-30% for sensitivity analysis.</w:t>
      </w:r>
      <w:r w:rsidR="009A37D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:rsidR="008C269E" w:rsidRDefault="008C269E" w:rsidP="00843D14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:rsidR="00164FAE" w:rsidRPr="00024420" w:rsidRDefault="00E2247D" w:rsidP="006132CC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tep 3</w:t>
      </w:r>
      <w:r w:rsidR="0032358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as to estimate</w:t>
      </w:r>
      <w:r w:rsidR="006132C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medical costs saved and QALYs gained associated with cases of epididymitis and PID prevented</w:t>
      </w:r>
      <w:r w:rsidR="0032358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from step</w:t>
      </w:r>
      <w:r w:rsidR="004F479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</w:t>
      </w:r>
      <w:r w:rsidR="0032358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1&amp;</w:t>
      </w:r>
      <w:r w:rsidR="00777B5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2</w:t>
      </w:r>
      <w:r w:rsidR="006132C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F07641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cost estimates for </w:t>
      </w:r>
      <w:r w:rsidR="006012E9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ID</w:t>
      </w:r>
      <w:r w:rsidR="00F07641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51BA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ere</w:t>
      </w:r>
      <w:r w:rsidR="007D35C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derived from published research</w:t>
      </w:r>
      <w:r w:rsidR="00F07641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by Yeh </w:t>
      </w:r>
      <w:r w:rsidR="00F07641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lastRenderedPageBreak/>
        <w:t>et al</w:t>
      </w:r>
      <w:r w:rsidR="00141698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5B2B1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Yeh&lt;/Author&gt;&lt;Year&gt;2003&lt;/Year&gt;&lt;RecNum&gt;20&lt;/RecNum&gt;&lt;DisplayText&gt;(Yeh, Hook, &amp;amp; Goldie, 2003)&lt;/DisplayText&gt;&lt;record&gt;&lt;rec-number&gt;20&lt;/rec-number&gt;&lt;foreign-keys&gt;&lt;key app="EN" db-id="fpez0t9dmtp0zoedp0c5srv9xxdrsdts2ea5" timestamp="1547735866"&gt;20&lt;/key&gt;&lt;/foreign-keys&gt;&lt;ref-type name="Journal Article"&gt;17&lt;/ref-type&gt;&lt;contributors&gt;&lt;authors&gt;&lt;author&gt;Yeh, J. M.&lt;/author&gt;&lt;author&gt;Hook, E. W., 3rd&lt;/author&gt;&lt;author&gt;Goldie, S. J.&lt;/author&gt;&lt;/authors&gt;&lt;/contributors&gt;&lt;auth-address&gt;Department of Health Policy and Management, Center for Risk Analysis, Harvard School of Public Health, 718 Huntington Avenue, 2nd Floor, Boston, MA 02115-5924, USA. sgoldie@hsph.harvard.edu&lt;/auth-address&gt;&lt;titles&gt;&lt;title&gt;A refined estimate of the average lifetime cost of pelvic inflammatory disease&lt;/title&gt;&lt;secondary-title&gt;Sex Transm Dis&lt;/secondary-title&gt;&lt;/titles&gt;&lt;periodical&gt;&lt;full-title&gt;Sex Transm Dis&lt;/full-title&gt;&lt;/periodical&gt;&lt;pages&gt;369-78&lt;/pages&gt;&lt;volume&gt;30&lt;/volume&gt;&lt;number&gt;5&lt;/number&gt;&lt;edition&gt;2003/08/15&lt;/edition&gt;&lt;keywords&gt;&lt;keyword&gt;Adult&lt;/keyword&gt;&lt;keyword&gt;Cohort Studies&lt;/keyword&gt;&lt;keyword&gt;*Cost of Illness&lt;/keyword&gt;&lt;keyword&gt;Female&lt;/keyword&gt;&lt;keyword&gt;Humans&lt;/keyword&gt;&lt;keyword&gt;Infertility, Female/economics/etiology&lt;/keyword&gt;&lt;keyword&gt;Markov Chains&lt;/keyword&gt;&lt;keyword&gt;*Models, Economic&lt;/keyword&gt;&lt;keyword&gt;Pelvic Inflammatory Disease/complications/*economics/prevention &amp;amp; control&lt;/keyword&gt;&lt;keyword&gt;Pelvic Pain/economics/etiology&lt;/keyword&gt;&lt;keyword&gt;Pregnancy&lt;/keyword&gt;&lt;keyword&gt;Pregnancy, Ectopic/economics/etiology&lt;/keyword&gt;&lt;keyword&gt;Time Factors&lt;/keyword&gt;&lt;keyword&gt;United States&lt;/keyword&gt;&lt;/keywords&gt;&lt;dates&gt;&lt;year&gt;2003&lt;/year&gt;&lt;pub-dates&gt;&lt;date&gt;May&lt;/date&gt;&lt;/pub-dates&gt;&lt;/dates&gt;&lt;isbn&gt;0148-5717 (Print)&amp;#xD;0148-5717 (Linking)&lt;/isbn&gt;&lt;accession-num&gt;12916126&lt;/accession-num&gt;&lt;urls&gt;&lt;related-urls&gt;&lt;url&gt;https://www.ncbi.nlm.nih.gov/pubmed/12916126&lt;/url&gt;&lt;/related-urls&gt;&lt;/urls&gt;&lt;/record&gt;&lt;/Cite&gt;&lt;/EndNote&gt;</w:instrTex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19" w:tooltip="Yeh, 2003 #20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Yeh, Hook, &amp; Goldie, 2003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B2B1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1F788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hich estimated the average lifetime cost of PID and </w:t>
      </w:r>
      <w:r w:rsidR="007D35C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ts complications</w:t>
      </w:r>
      <w:r w:rsidR="001F788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(ectopic pregnancy, chronic pelvic pa</w:t>
      </w:r>
      <w:r w:rsidR="007D35C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n, and infertility).</w:t>
      </w:r>
      <w:r w:rsidR="00141698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A5BFA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he</w:t>
      </w:r>
      <w:r w:rsidR="006132CC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87CD6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overall per-person lifetime </w:t>
      </w:r>
      <w:r w:rsidR="00467652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medical </w:t>
      </w:r>
      <w:r w:rsidR="00087CD6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ost for </w:t>
      </w:r>
      <w:r w:rsidR="001A2019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 woman</w:t>
      </w:r>
      <w:r w:rsidR="00087CD6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ge</w:t>
      </w:r>
      <w:r w:rsidR="00467652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d</w:t>
      </w:r>
      <w:r w:rsidR="00087CD6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15-24 year</w:t>
      </w:r>
      <w:r w:rsidR="00467652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s with PID was </w:t>
      </w:r>
      <w:r w:rsidR="006132CC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$2</w:t>
      </w:r>
      <w:r w:rsidR="00806B6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6132CC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150 </w:t>
      </w:r>
      <w:r w:rsidR="00EF36C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(2000 </w:t>
      </w:r>
      <w:r w:rsidR="00467652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dollars), ranged</w:t>
      </w:r>
      <w:r w:rsidR="006132CC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between $1</w:t>
      </w:r>
      <w:r w:rsidR="00806B6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6132CC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060 and $3</w:t>
      </w:r>
      <w:r w:rsidR="00806B6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6132CC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180</w:t>
      </w:r>
      <w:r w:rsidR="005B2B1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5F23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Yeh&lt;/Author&gt;&lt;Year&gt;2003&lt;/Year&gt;&lt;RecNum&gt;20&lt;/RecNum&gt;&lt;DisplayText&gt;(Yeh et al., 2003)&lt;/DisplayText&gt;&lt;record&gt;&lt;rec-number&gt;20&lt;/rec-number&gt;&lt;foreign-keys&gt;&lt;key app="EN" db-id="fpez0t9dmtp0zoedp0c5srv9xxdrsdts2ea5" timestamp="1547735866"&gt;20&lt;/key&gt;&lt;/foreign-keys&gt;&lt;ref-type name="Journal Article"&gt;17&lt;/ref-type&gt;&lt;contributors&gt;&lt;authors&gt;&lt;author&gt;Yeh, J. M.&lt;/author&gt;&lt;author&gt;Hook, E. W., 3rd&lt;/author&gt;&lt;author&gt;Goldie, S. J.&lt;/author&gt;&lt;/authors&gt;&lt;/contributors&gt;&lt;auth-address&gt;Department of Health Policy and Management, Center for Risk Analysis, Harvard School of Public Health, 718 Huntington Avenue, 2nd Floor, Boston, MA 02115-5924, USA. sgoldie@hsph.harvard.edu&lt;/auth-address&gt;&lt;titles&gt;&lt;title&gt;A refined estimate of the average lifetime cost of pelvic inflammatory disease&lt;/title&gt;&lt;secondary-title&gt;Sex Transm Dis&lt;/secondary-title&gt;&lt;/titles&gt;&lt;periodical&gt;&lt;full-title&gt;Sex Transm Dis&lt;/full-title&gt;&lt;/periodical&gt;&lt;pages&gt;369-78&lt;/pages&gt;&lt;volume&gt;30&lt;/volume&gt;&lt;number&gt;5&lt;/number&gt;&lt;edition&gt;2003/08/15&lt;/edition&gt;&lt;keywords&gt;&lt;keyword&gt;Adult&lt;/keyword&gt;&lt;keyword&gt;Cohort Studies&lt;/keyword&gt;&lt;keyword&gt;*Cost of Illness&lt;/keyword&gt;&lt;keyword&gt;Female&lt;/keyword&gt;&lt;keyword&gt;Humans&lt;/keyword&gt;&lt;keyword&gt;Infertility, Female/economics/etiology&lt;/keyword&gt;&lt;keyword&gt;Markov Chains&lt;/keyword&gt;&lt;keyword&gt;*Models, Economic&lt;/keyword&gt;&lt;keyword&gt;Pelvic Inflammatory Disease/complications/*economics/prevention &amp;amp; control&lt;/keyword&gt;&lt;keyword&gt;Pelvic Pain/economics/etiology&lt;/keyword&gt;&lt;keyword&gt;Pregnancy&lt;/keyword&gt;&lt;keyword&gt;Pregnancy, Ectopic/economics/etiology&lt;/keyword&gt;&lt;keyword&gt;Time Factors&lt;/keyword&gt;&lt;keyword&gt;United States&lt;/keyword&gt;&lt;/keywords&gt;&lt;dates&gt;&lt;year&gt;2003&lt;/year&gt;&lt;pub-dates&gt;&lt;date&gt;May&lt;/date&gt;&lt;/pub-dates&gt;&lt;/dates&gt;&lt;isbn&gt;0148-5717 (Print)&amp;#xD;0148-5717 (Linking)&lt;/isbn&gt;&lt;accession-num&gt;12916126&lt;/accession-num&gt;&lt;urls&gt;&lt;related-urls&gt;&lt;url&gt;https://www.ncbi.nlm.nih.gov/pubmed/12916126&lt;/url&gt;&lt;/related-urls&gt;&lt;/urls&gt;&lt;/record&gt;&lt;/Cite&gt;&lt;/EndNote&gt;</w:instrText>
      </w:r>
      <w:r w:rsidR="002C5F23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19" w:tooltip="Yeh, 2003 #20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Yeh et al., 2003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2C5F23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B2B1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44619C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91CFE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e </w:t>
      </w:r>
      <w:r w:rsidR="00234454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first </w:t>
      </w:r>
      <w:r w:rsidR="00691CFE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djusted </w:t>
      </w:r>
      <w:r w:rsidR="00234454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ll costs</w:t>
      </w:r>
      <w:r w:rsidR="00691CFE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o 2016 dollars using </w:t>
      </w:r>
      <w:r w:rsidR="00234454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234454" w:rsidRPr="00024420">
        <w:rPr>
          <w:rFonts w:ascii="Times New Roman" w:hAnsi="Times New Roman" w:cs="Times New Roman"/>
          <w:color w:val="000000" w:themeColor="text1"/>
          <w:sz w:val="24"/>
          <w:szCs w:val="24"/>
        </w:rPr>
        <w:t>Medical Component of the Consumer Price Index</w:t>
      </w:r>
      <w:r w:rsidR="00691CFE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34454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nd then multiplied</w:t>
      </w:r>
      <w:r w:rsidR="00CF77E0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unit costs with number of cases </w:t>
      </w:r>
      <w:r w:rsidR="00234454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revented to calculate</w:t>
      </w:r>
      <w:r w:rsidR="009C53D9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44A72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otal </w:t>
      </w:r>
      <w:r w:rsidR="009C53D9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edical costs saved associated with cases of epididymitis and PID prevented.</w:t>
      </w:r>
      <w:r w:rsidR="00CF77E0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bookmarkStart w:id="1" w:name="_Hlk23323905"/>
      <w:r w:rsidR="0053784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or</w:t>
      </w:r>
      <w:r w:rsidR="00537840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QALY losses associated with epididymitis</w:t>
      </w:r>
      <w:bookmarkEnd w:id="1"/>
      <w:r w:rsidR="00537840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3784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e considered both outpatient and inpatient care. For </w:t>
      </w:r>
      <w:r w:rsidR="00537840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QALY losses associated with </w:t>
      </w:r>
      <w:r w:rsidR="0053784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ID</w:t>
      </w:r>
      <w:r w:rsidR="00537840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 considered acute PID and PID sequelae — ectopic pregnancy, chronic pelvic pain, and infertility.</w:t>
      </w:r>
      <w:r w:rsidR="00C672E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able S2</w:t>
      </w:r>
      <w:r w:rsidR="00615CF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06B6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depict</w:t>
      </w:r>
      <w:r w:rsidR="00866A06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 how we calcul</w:t>
      </w:r>
      <w:r w:rsidR="00D54A9B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ted QALY lost per case of epididymitis </w:t>
      </w:r>
      <w:r w:rsidR="0038419F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or</w:t>
      </w:r>
      <w:r w:rsidR="00D54A9B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ID</w:t>
      </w:r>
      <w:r w:rsidR="00866A06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64FAE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ncluding data sources and assumptions made.</w:t>
      </w:r>
      <w:r w:rsidR="00714BB4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Q</w:t>
      </w:r>
      <w:r w:rsidR="00446EBC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uality weights </w:t>
      </w:r>
      <w:r w:rsidR="00714BB4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nd probabilities</w:t>
      </w:r>
      <w:r w:rsidR="00177EFD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714BB4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developing epididymitis, </w:t>
      </w:r>
      <w:r w:rsidR="00177EFD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cute PID</w:t>
      </w:r>
      <w:r w:rsidR="00714BB4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177EFD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nd PID sequelae </w:t>
      </w:r>
      <w:r w:rsidR="00714BB4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ere </w:t>
      </w:r>
      <w:r w:rsidR="00446EBC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obtained from a study </w:t>
      </w:r>
      <w:r w:rsidR="000803BC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y the Institute of Medicine on vaccine development</w:t>
      </w:r>
      <w:r w:rsidR="005B2B1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4A3F5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Institute of Medicine&lt;/Author&gt;&lt;Year&gt;2000&lt;/Year&gt;&lt;RecNum&gt;81&lt;/RecNum&gt;&lt;DisplayText&gt;(Institute of Medicine, 2000)&lt;/DisplayText&gt;&lt;record&gt;&lt;rec-number&gt;81&lt;/rec-number&gt;&lt;foreign-keys&gt;&lt;key app="EN" db-id="fpez0t9dmtp0zoedp0c5srv9xxdrsdts2ea5" timestamp="1547740939"&gt;81&lt;/key&gt;&lt;/foreign-keys&gt;&lt;ref-type name="Book"&gt;6&lt;/ref-type&gt;&lt;contributors&gt;&lt;authors&gt;&lt;author&gt;Institute of Medicine,&lt;/author&gt;&lt;/authors&gt;&lt;/contributors&gt;&lt;titles&gt;&lt;title&gt;Vaccines for the 21st Century: A Tool for Decisionmaking. Washington, DC&lt;/title&gt;&lt;/titles&gt;&lt;dates&gt;&lt;year&gt;2000&lt;/year&gt;&lt;/dates&gt;&lt;publisher&gt;The National Academies Press&lt;/publisher&gt;&lt;urls&gt;&lt;/urls&gt;&lt;electronic-resource-num&gt;https://doi.org/10.17226/5501&lt;/electronic-resource-num&gt;&lt;/record&gt;&lt;/Cite&gt;&lt;/EndNote&gt;</w:instrTex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13" w:tooltip="Institute of Medicine, 2000 #81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Institute of Medicine, 2000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B2B1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087F65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ssumptions </w:t>
      </w:r>
      <w:r w:rsidR="00220470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ade by Yeh et al.</w:t>
      </w:r>
      <w:r w:rsidR="00DE7D5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Yeh&lt;/Author&gt;&lt;Year&gt;2003&lt;/Year&gt;&lt;RecNum&gt;20&lt;/RecNum&gt;&lt;DisplayText&gt;(Yeh et al., 2003)&lt;/DisplayText&gt;&lt;record&gt;&lt;rec-number&gt;20&lt;/rec-number&gt;&lt;foreign-keys&gt;&lt;key app="EN" db-id="fpez0t9dmtp0zoedp0c5srv9xxdrsdts2ea5" timestamp="1547735866"&gt;20&lt;/key&gt;&lt;/foreign-keys&gt;&lt;ref-type name="Journal Article"&gt;17&lt;/ref-type&gt;&lt;contributors&gt;&lt;authors&gt;&lt;author&gt;Yeh, J. M.&lt;/author&gt;&lt;author&gt;Hook, E. W., 3rd&lt;/author&gt;&lt;author&gt;Goldie, S. J.&lt;/author&gt;&lt;/authors&gt;&lt;/contributors&gt;&lt;auth-address&gt;Department of Health Policy and Management, Center for Risk Analysis, Harvard School of Public Health, 718 Huntington Avenue, 2nd Floor, Boston, MA 02115-5924, USA. sgoldie@hsph.harvard.edu&lt;/auth-address&gt;&lt;titles&gt;&lt;title&gt;A refined estimate of the average lifetime cost of pelvic inflammatory disease&lt;/title&gt;&lt;secondary-title&gt;Sex Transm Dis&lt;/secondary-title&gt;&lt;/titles&gt;&lt;periodical&gt;&lt;full-title&gt;Sex Transm Dis&lt;/full-title&gt;&lt;/periodical&gt;&lt;pages&gt;369-78&lt;/pages&gt;&lt;volume&gt;30&lt;/volume&gt;&lt;number&gt;5&lt;/number&gt;&lt;edition&gt;2003/08/15&lt;/edition&gt;&lt;keywords&gt;&lt;keyword&gt;Adult&lt;/keyword&gt;&lt;keyword&gt;Cohort Studies&lt;/keyword&gt;&lt;keyword&gt;*Cost of Illness&lt;/keyword&gt;&lt;keyword&gt;Female&lt;/keyword&gt;&lt;keyword&gt;Humans&lt;/keyword&gt;&lt;keyword&gt;Infertility, Female/economics/etiology&lt;/keyword&gt;&lt;keyword&gt;Markov Chains&lt;/keyword&gt;&lt;keyword&gt;*Models, Economic&lt;/keyword&gt;&lt;keyword&gt;Pelvic Inflammatory Disease/complications/*economics/prevention &amp;amp; control&lt;/keyword&gt;&lt;keyword&gt;Pelvic Pain/economics/etiology&lt;/keyword&gt;&lt;keyword&gt;Pregnancy&lt;/keyword&gt;&lt;keyword&gt;Pregnancy, Ectopic/economics/etiology&lt;/keyword&gt;&lt;keyword&gt;Time Factors&lt;/keyword&gt;&lt;keyword&gt;United States&lt;/keyword&gt;&lt;/keywords&gt;&lt;dates&gt;&lt;year&gt;2003&lt;/year&gt;&lt;pub-dates&gt;&lt;date&gt;May&lt;/date&gt;&lt;/pub-dates&gt;&lt;/dates&gt;&lt;isbn&gt;0148-5717 (Print)&amp;#xD;0148-5717 (Linking)&lt;/isbn&gt;&lt;accession-num&gt;12916126&lt;/accession-num&gt;&lt;urls&gt;&lt;related-urls&gt;&lt;url&gt;https://www.ncbi.nlm.nih.gov/pubmed/12916126&lt;/url&gt;&lt;/related-urls&gt;&lt;/urls&gt;&lt;/record&gt;&lt;/Cite&gt;&lt;/EndNote&gt;</w:instrTex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19" w:tooltip="Yeh, 2003 #20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Yeh et al., 2003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20470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87F65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bout the onset and duration of PID sequelae </w:t>
      </w:r>
      <w:r w:rsidR="00220470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ere used in our calculation.</w:t>
      </w:r>
      <w:r w:rsidR="00E4296D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:rsidR="00E92A6F" w:rsidRDefault="006B1DDC" w:rsidP="006132CC">
      <w:pPr>
        <w:spacing w:after="150" w:line="480" w:lineRule="auto"/>
        <w:rPr>
          <w:rFonts w:ascii="Times New Roman" w:eastAsia="Times New Roman" w:hAnsi="Times New Roman" w:cs="Times New Roman"/>
          <w:color w:val="333333"/>
          <w:sz w:val="24"/>
          <w:szCs w:val="24"/>
        </w:rPr>
      </w:pPr>
      <w:r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</w:p>
    <w:p w:rsidR="003F4AAE" w:rsidRDefault="00E84EE2" w:rsidP="006132CC">
      <w:pPr>
        <w:spacing w:after="150" w:line="480" w:lineRule="auto"/>
        <w:rPr>
          <w:rFonts w:ascii="Times New Roman" w:eastAsia="Times New Roman" w:hAnsi="Times New Roman" w:cs="Times New Roman"/>
          <w:color w:val="333333"/>
          <w:sz w:val="24"/>
          <w:szCs w:val="24"/>
        </w:rPr>
      </w:pPr>
      <w:r>
        <w:rPr>
          <w:rFonts w:ascii="Times New Roman" w:eastAsia="Times New Roman" w:hAnsi="Times New Roman" w:cs="Times New Roman"/>
          <w:color w:val="333333"/>
          <w:sz w:val="24"/>
          <w:szCs w:val="24"/>
        </w:rPr>
        <w:t>Step 4</w:t>
      </w:r>
      <w:r w:rsidR="00F76F18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was to estimate</w:t>
      </w:r>
      <w:r w:rsidR="00E92A6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D502DC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CT testing and treatment costs in both the </w:t>
      </w:r>
      <w:proofErr w:type="spellStart"/>
      <w:r w:rsidR="007D1D6F">
        <w:rPr>
          <w:rFonts w:ascii="Times New Roman" w:eastAsia="Times New Roman" w:hAnsi="Times New Roman" w:cs="Times New Roman"/>
          <w:color w:val="333333"/>
          <w:sz w:val="24"/>
          <w:szCs w:val="24"/>
        </w:rPr>
        <w:t>TeenHC</w:t>
      </w:r>
      <w:proofErr w:type="spellEnd"/>
      <w:r w:rsidR="00D502DC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scenario and the “no </w:t>
      </w:r>
      <w:proofErr w:type="spellStart"/>
      <w:r w:rsidR="007D1D6F">
        <w:rPr>
          <w:rFonts w:ascii="Times New Roman" w:eastAsia="Times New Roman" w:hAnsi="Times New Roman" w:cs="Times New Roman"/>
          <w:color w:val="333333"/>
          <w:sz w:val="24"/>
          <w:szCs w:val="24"/>
        </w:rPr>
        <w:t>TeenHC</w:t>
      </w:r>
      <w:proofErr w:type="spellEnd"/>
      <w:r w:rsidR="00D502DC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scenario”</w:t>
      </w:r>
      <w:r w:rsidR="00D502DC" w:rsidRPr="00551EA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364347" w:rsidRPr="00551EAB">
        <w:rPr>
          <w:rFonts w:ascii="Times New Roman" w:eastAsia="Times New Roman" w:hAnsi="Times New Roman" w:cs="Times New Roman"/>
          <w:sz w:val="24"/>
          <w:szCs w:val="24"/>
        </w:rPr>
        <w:t xml:space="preserve">In the </w:t>
      </w:r>
      <w:proofErr w:type="spellStart"/>
      <w:r w:rsidR="007D1D6F" w:rsidRPr="00551EAB">
        <w:rPr>
          <w:rFonts w:ascii="Times New Roman" w:eastAsia="Times New Roman" w:hAnsi="Times New Roman" w:cs="Times New Roman"/>
          <w:sz w:val="24"/>
          <w:szCs w:val="24"/>
        </w:rPr>
        <w:t>TeenHC</w:t>
      </w:r>
      <w:proofErr w:type="spellEnd"/>
      <w:r w:rsidR="00364347" w:rsidRPr="00551EAB">
        <w:rPr>
          <w:rFonts w:ascii="Times New Roman" w:eastAsia="Times New Roman" w:hAnsi="Times New Roman" w:cs="Times New Roman"/>
          <w:sz w:val="24"/>
          <w:szCs w:val="24"/>
        </w:rPr>
        <w:t xml:space="preserve"> scenario,</w:t>
      </w:r>
      <w:r w:rsidR="00435033" w:rsidRPr="00551EAB">
        <w:rPr>
          <w:rFonts w:ascii="Times New Roman" w:eastAsia="Times New Roman" w:hAnsi="Times New Roman" w:cs="Times New Roman"/>
          <w:sz w:val="24"/>
          <w:szCs w:val="24"/>
        </w:rPr>
        <w:t xml:space="preserve"> we first estimated</w:t>
      </w:r>
      <w:r w:rsidR="00364347" w:rsidRPr="00551EAB">
        <w:rPr>
          <w:rFonts w:ascii="Times New Roman" w:eastAsia="Times New Roman" w:hAnsi="Times New Roman" w:cs="Times New Roman"/>
          <w:sz w:val="24"/>
          <w:szCs w:val="24"/>
        </w:rPr>
        <w:t xml:space="preserve"> the overall </w:t>
      </w:r>
      <w:proofErr w:type="spellStart"/>
      <w:r w:rsidR="007D1D6F" w:rsidRPr="00551EAB">
        <w:rPr>
          <w:rFonts w:ascii="Times New Roman" w:eastAsia="Times New Roman" w:hAnsi="Times New Roman" w:cs="Times New Roman"/>
          <w:sz w:val="24"/>
          <w:szCs w:val="24"/>
        </w:rPr>
        <w:t>TeenHC</w:t>
      </w:r>
      <w:proofErr w:type="spellEnd"/>
      <w:r w:rsidR="00B016EB" w:rsidRPr="00551EA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64347" w:rsidRPr="00551EAB">
        <w:rPr>
          <w:rFonts w:ascii="Times New Roman" w:eastAsia="Times New Roman" w:hAnsi="Times New Roman" w:cs="Times New Roman"/>
          <w:sz w:val="24"/>
          <w:szCs w:val="24"/>
        </w:rPr>
        <w:t xml:space="preserve">program cost </w:t>
      </w:r>
      <w:r w:rsidR="00435033" w:rsidRPr="00551EAB">
        <w:rPr>
          <w:rFonts w:ascii="Times New Roman" w:eastAsia="Times New Roman" w:hAnsi="Times New Roman" w:cs="Times New Roman"/>
          <w:sz w:val="24"/>
          <w:szCs w:val="24"/>
        </w:rPr>
        <w:t xml:space="preserve">including </w:t>
      </w:r>
      <w:r w:rsidR="006132CC" w:rsidRPr="00551EAB">
        <w:rPr>
          <w:rFonts w:ascii="Times New Roman" w:eastAsia="Times New Roman" w:hAnsi="Times New Roman" w:cs="Times New Roman"/>
          <w:sz w:val="24"/>
          <w:szCs w:val="24"/>
        </w:rPr>
        <w:t>personnel, testing kit, medications, supplies,</w:t>
      </w:r>
      <w:r w:rsidR="009B478D" w:rsidRPr="00551EAB">
        <w:rPr>
          <w:rFonts w:ascii="Times New Roman" w:eastAsia="Times New Roman" w:hAnsi="Times New Roman" w:cs="Times New Roman"/>
          <w:sz w:val="24"/>
          <w:szCs w:val="24"/>
        </w:rPr>
        <w:t xml:space="preserve"> travel, and incentives. </w:t>
      </w:r>
      <w:r w:rsidR="008768BC" w:rsidRPr="00551EAB">
        <w:rPr>
          <w:rFonts w:ascii="Times New Roman" w:eastAsia="Times New Roman" w:hAnsi="Times New Roman" w:cs="Times New Roman"/>
          <w:sz w:val="24"/>
          <w:szCs w:val="24"/>
        </w:rPr>
        <w:t>To tease out the cost of CT screenin</w:t>
      </w:r>
      <w:r w:rsidR="00AB5C00" w:rsidRPr="00551EAB">
        <w:rPr>
          <w:rFonts w:ascii="Times New Roman" w:eastAsia="Times New Roman" w:hAnsi="Times New Roman" w:cs="Times New Roman"/>
          <w:sz w:val="24"/>
          <w:szCs w:val="24"/>
        </w:rPr>
        <w:t>g</w:t>
      </w:r>
      <w:r w:rsidR="00150121" w:rsidRPr="00551EAB">
        <w:rPr>
          <w:rFonts w:ascii="Times New Roman" w:eastAsia="Times New Roman" w:hAnsi="Times New Roman" w:cs="Times New Roman"/>
          <w:sz w:val="24"/>
          <w:szCs w:val="24"/>
        </w:rPr>
        <w:t xml:space="preserve">, we asked the </w:t>
      </w:r>
      <w:proofErr w:type="spellStart"/>
      <w:r w:rsidR="00150121" w:rsidRPr="00551EAB">
        <w:rPr>
          <w:rFonts w:ascii="Times New Roman" w:eastAsia="Times New Roman" w:hAnsi="Times New Roman" w:cs="Times New Roman"/>
          <w:sz w:val="24"/>
          <w:szCs w:val="24"/>
        </w:rPr>
        <w:t>TeenHC</w:t>
      </w:r>
      <w:proofErr w:type="spellEnd"/>
      <w:r w:rsidR="00150121" w:rsidRPr="00551EAB">
        <w:rPr>
          <w:rFonts w:ascii="Times New Roman" w:eastAsia="Times New Roman" w:hAnsi="Times New Roman" w:cs="Times New Roman"/>
          <w:sz w:val="24"/>
          <w:szCs w:val="24"/>
        </w:rPr>
        <w:t xml:space="preserve"> manager “W</w:t>
      </w:r>
      <w:r w:rsidR="00AB5C00" w:rsidRPr="00551EAB">
        <w:rPr>
          <w:rFonts w:ascii="Times New Roman" w:eastAsia="Times New Roman" w:hAnsi="Times New Roman" w:cs="Times New Roman"/>
          <w:sz w:val="24"/>
          <w:szCs w:val="24"/>
        </w:rPr>
        <w:t>hat proportion of staff time was r</w:t>
      </w:r>
      <w:r w:rsidR="00F459BF" w:rsidRPr="00551EAB">
        <w:rPr>
          <w:rFonts w:ascii="Times New Roman" w:eastAsia="Times New Roman" w:hAnsi="Times New Roman" w:cs="Times New Roman"/>
          <w:sz w:val="24"/>
          <w:szCs w:val="24"/>
        </w:rPr>
        <w:t>elated to CT</w:t>
      </w:r>
      <w:r w:rsidR="00FC1C6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F459BF" w:rsidRPr="00551EAB">
        <w:rPr>
          <w:rFonts w:ascii="Times New Roman" w:eastAsia="Times New Roman" w:hAnsi="Times New Roman" w:cs="Times New Roman"/>
          <w:sz w:val="24"/>
          <w:szCs w:val="24"/>
        </w:rPr>
        <w:t xml:space="preserve">testing/treatment?” and </w:t>
      </w:r>
      <w:r w:rsidR="00150121" w:rsidRPr="00551EAB">
        <w:rPr>
          <w:rFonts w:ascii="Times New Roman" w:eastAsia="Times New Roman" w:hAnsi="Times New Roman" w:cs="Times New Roman"/>
          <w:sz w:val="24"/>
          <w:szCs w:val="24"/>
        </w:rPr>
        <w:t>“W</w:t>
      </w:r>
      <w:r w:rsidR="00F459BF" w:rsidRPr="00551EAB">
        <w:rPr>
          <w:rFonts w:ascii="Times New Roman" w:eastAsia="Times New Roman" w:hAnsi="Times New Roman" w:cs="Times New Roman"/>
          <w:sz w:val="24"/>
          <w:szCs w:val="24"/>
        </w:rPr>
        <w:t xml:space="preserve">hat proportion of </w:t>
      </w:r>
      <w:r w:rsidR="00143E5F" w:rsidRPr="00551EAB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F459BF" w:rsidRPr="00551EAB">
        <w:rPr>
          <w:rFonts w:ascii="Times New Roman" w:eastAsia="Times New Roman" w:hAnsi="Times New Roman" w:cs="Times New Roman"/>
          <w:sz w:val="24"/>
          <w:szCs w:val="24"/>
        </w:rPr>
        <w:t xml:space="preserve">supplies, travel, and incentives </w:t>
      </w:r>
      <w:r w:rsidR="00F3527D" w:rsidRPr="00551EAB">
        <w:rPr>
          <w:rFonts w:ascii="Times New Roman" w:eastAsia="Times New Roman" w:hAnsi="Times New Roman" w:cs="Times New Roman"/>
          <w:sz w:val="24"/>
          <w:szCs w:val="24"/>
        </w:rPr>
        <w:t xml:space="preserve">was needed </w:t>
      </w:r>
      <w:r w:rsidR="00143E5F" w:rsidRPr="00551EAB">
        <w:rPr>
          <w:rFonts w:ascii="Times New Roman" w:eastAsia="Times New Roman" w:hAnsi="Times New Roman" w:cs="Times New Roman"/>
          <w:sz w:val="24"/>
          <w:szCs w:val="24"/>
        </w:rPr>
        <w:t>if only</w:t>
      </w:r>
      <w:r w:rsidR="00F3527D" w:rsidRPr="00551EAB">
        <w:rPr>
          <w:rFonts w:ascii="Times New Roman" w:eastAsia="Times New Roman" w:hAnsi="Times New Roman" w:cs="Times New Roman"/>
          <w:sz w:val="24"/>
          <w:szCs w:val="24"/>
        </w:rPr>
        <w:t xml:space="preserve"> CT screening</w:t>
      </w:r>
      <w:r w:rsidR="00143E5F" w:rsidRPr="00551EAB">
        <w:rPr>
          <w:rFonts w:ascii="Times New Roman" w:eastAsia="Times New Roman" w:hAnsi="Times New Roman" w:cs="Times New Roman"/>
          <w:sz w:val="24"/>
          <w:szCs w:val="24"/>
        </w:rPr>
        <w:t>/treatment was offered?”</w:t>
      </w:r>
      <w:r w:rsidR="00F3527D" w:rsidRPr="00551EA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150121" w:rsidRPr="00551EAB">
        <w:rPr>
          <w:rFonts w:ascii="Times New Roman" w:eastAsia="Times New Roman" w:hAnsi="Times New Roman" w:cs="Times New Roman"/>
          <w:sz w:val="24"/>
          <w:szCs w:val="24"/>
        </w:rPr>
        <w:t>Based on the proportion estimates provided</w:t>
      </w:r>
      <w:r w:rsidR="00B17A0F" w:rsidRPr="00551EAB">
        <w:rPr>
          <w:rFonts w:ascii="Times New Roman" w:eastAsia="Times New Roman" w:hAnsi="Times New Roman" w:cs="Times New Roman"/>
          <w:sz w:val="24"/>
          <w:szCs w:val="24"/>
        </w:rPr>
        <w:t xml:space="preserve"> and the overall </w:t>
      </w:r>
      <w:proofErr w:type="spellStart"/>
      <w:r w:rsidR="00B17A0F" w:rsidRPr="00551EAB">
        <w:rPr>
          <w:rFonts w:ascii="Times New Roman" w:eastAsia="Times New Roman" w:hAnsi="Times New Roman" w:cs="Times New Roman"/>
          <w:sz w:val="24"/>
          <w:szCs w:val="24"/>
        </w:rPr>
        <w:t>TeenHC</w:t>
      </w:r>
      <w:proofErr w:type="spellEnd"/>
      <w:r w:rsidR="00B17A0F" w:rsidRPr="00551EAB">
        <w:rPr>
          <w:rFonts w:ascii="Times New Roman" w:eastAsia="Times New Roman" w:hAnsi="Times New Roman" w:cs="Times New Roman"/>
          <w:sz w:val="24"/>
          <w:szCs w:val="24"/>
        </w:rPr>
        <w:t xml:space="preserve"> program cost</w:t>
      </w:r>
      <w:r w:rsidR="00150121" w:rsidRPr="00551EAB">
        <w:rPr>
          <w:rFonts w:ascii="Times New Roman" w:eastAsia="Times New Roman" w:hAnsi="Times New Roman" w:cs="Times New Roman"/>
          <w:sz w:val="24"/>
          <w:szCs w:val="24"/>
        </w:rPr>
        <w:t xml:space="preserve">, we estimated </w:t>
      </w:r>
      <w:r w:rsidR="00D034B9" w:rsidRPr="00551EAB">
        <w:rPr>
          <w:rFonts w:ascii="Times New Roman" w:eastAsia="Times New Roman" w:hAnsi="Times New Roman" w:cs="Times New Roman"/>
          <w:sz w:val="24"/>
          <w:szCs w:val="24"/>
        </w:rPr>
        <w:t>the</w:t>
      </w:r>
      <w:r w:rsidR="000A2209" w:rsidRPr="00551EAB">
        <w:rPr>
          <w:rFonts w:ascii="Times New Roman" w:eastAsia="Times New Roman" w:hAnsi="Times New Roman" w:cs="Times New Roman"/>
          <w:sz w:val="24"/>
          <w:szCs w:val="24"/>
        </w:rPr>
        <w:t xml:space="preserve"> program cost</w:t>
      </w:r>
      <w:r w:rsidR="00D034B9" w:rsidRPr="00551EAB">
        <w:rPr>
          <w:rFonts w:ascii="Times New Roman" w:eastAsia="Times New Roman" w:hAnsi="Times New Roman" w:cs="Times New Roman"/>
          <w:sz w:val="24"/>
          <w:szCs w:val="24"/>
        </w:rPr>
        <w:t xml:space="preserve"> of CT screening during the 2015-2016 school year</w:t>
      </w:r>
      <w:r w:rsidR="00FC1C67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594961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In the “no </w:t>
      </w:r>
      <w:proofErr w:type="spellStart"/>
      <w:r w:rsidR="007D1D6F">
        <w:rPr>
          <w:rFonts w:ascii="Times New Roman" w:eastAsia="Times New Roman" w:hAnsi="Times New Roman" w:cs="Times New Roman"/>
          <w:color w:val="333333"/>
          <w:sz w:val="24"/>
          <w:szCs w:val="24"/>
        </w:rPr>
        <w:t>TeenHC</w:t>
      </w:r>
      <w:proofErr w:type="spellEnd"/>
      <w:r w:rsidR="00594961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” scenario, </w:t>
      </w:r>
      <w:r w:rsidR="00C95AA9">
        <w:rPr>
          <w:rFonts w:ascii="Times New Roman" w:eastAsia="Times New Roman" w:hAnsi="Times New Roman" w:cs="Times New Roman"/>
          <w:color w:val="333333"/>
          <w:sz w:val="24"/>
          <w:szCs w:val="24"/>
        </w:rPr>
        <w:t>total medical costs of CT testing and treatment were</w:t>
      </w:r>
      <w:r w:rsidR="00C2580D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estimated using </w:t>
      </w:r>
      <w:r w:rsidR="00AE50EE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the </w:t>
      </w:r>
      <w:r w:rsidR="00C2580D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published </w:t>
      </w:r>
      <w:r w:rsidR="00C95AA9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cost estimate </w:t>
      </w:r>
      <w:r w:rsidR="00C2580D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of CT testing and treatment in a </w:t>
      </w:r>
      <w:r w:rsidR="005B2B1A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clinical setting </w:t>
      </w:r>
      <w:r w:rsidR="002C5F23">
        <w:rPr>
          <w:rFonts w:ascii="Times New Roman" w:eastAsia="Times New Roman" w:hAnsi="Times New Roman" w:cs="Times New Roman"/>
          <w:color w:val="333333"/>
          <w:sz w:val="24"/>
          <w:szCs w:val="24"/>
        </w:rPr>
        <w:fldChar w:fldCharType="begin"/>
      </w:r>
      <w:r w:rsidR="004215D1">
        <w:rPr>
          <w:rFonts w:ascii="Times New Roman" w:eastAsia="Times New Roman" w:hAnsi="Times New Roman" w:cs="Times New Roman"/>
          <w:color w:val="333333"/>
          <w:sz w:val="24"/>
          <w:szCs w:val="24"/>
        </w:rPr>
        <w:instrText xml:space="preserve"> ADDIN EN.CITE &lt;EndNote&gt;&lt;Cite&gt;&lt;Author&gt;Owusu-Edusei&lt;/Author&gt;&lt;Year&gt;2016&lt;/Year&gt;&lt;RecNum&gt;15&lt;/RecNum&gt;&lt;DisplayText&gt;(Owusu-Edusei, Hoover, &amp;amp; Gift, 2016)&lt;/DisplayText&gt;&lt;record&gt;&lt;rec-number&gt;15&lt;/rec-number&gt;&lt;foreign-keys&gt;&lt;key app="EN" db-id="fpez0t9dmtp0zoedp0c5srv9xxdrsdts2ea5" timestamp="1547735866"&gt;15&lt;/key&gt;&lt;/foreign-keys&gt;&lt;ref-type name="Journal Article"&gt;17&lt;/ref-type&gt;&lt;contributors&gt;&lt;authors&gt;&lt;author&gt;Owusu-Edusei, K., Jr.&lt;/author&gt;&lt;author&gt;Hoover, K. W.&lt;/author&gt;&lt;author&gt;Gift, T. L.&lt;/author&gt;&lt;/authors&gt;&lt;/contributors&gt;&lt;auth-address&gt;Division of STD Prevention, CDC, Atlanta, Georgia. Electronic address: kowusuedusei@cdc.gov.&amp;#xD;Division of STD Prevention, CDC, Atlanta, Georgia.&lt;/auth-address&gt;&lt;titles&gt;&lt;title&gt;Cost-Effectiveness of Opt-Out Chlamydia Testing for High-Risk Young Women in the U.S&lt;/title&gt;&lt;secondary-title&gt;Am J Prev Med&lt;/secondary-title&gt;&lt;/titles&gt;&lt;periodical&gt;&lt;full-title&gt;Am J Prev Med&lt;/full-title&gt;&lt;/periodical&gt;&lt;pages&gt;216-224&lt;/pages&gt;&lt;volume&gt;51&lt;/volume&gt;&lt;number&gt;2&lt;/number&gt;&lt;edition&gt;2016/03/10&lt;/edition&gt;&lt;keywords&gt;&lt;keyword&gt;Adolescent&lt;/keyword&gt;&lt;keyword&gt;Chlamydia Infections/*diagnosis/economics&lt;/keyword&gt;&lt;keyword&gt;Chlamydia trachomatis/isolation &amp;amp; purification&lt;/keyword&gt;&lt;keyword&gt;*Cost-Benefit Analysis&lt;/keyword&gt;&lt;keyword&gt;Female&lt;/keyword&gt;&lt;keyword&gt;Humans&lt;/keyword&gt;&lt;keyword&gt;Mass Screening/*economics&lt;/keyword&gt;&lt;keyword&gt;*Patient Acceptance of Health Care&lt;/keyword&gt;&lt;keyword&gt;Prevalence&lt;/keyword&gt;&lt;keyword&gt;Risk&lt;/keyword&gt;&lt;keyword&gt;United States&lt;/keyword&gt;&lt;keyword&gt;Young Adult&lt;/keyword&gt;&lt;/keywords&gt;&lt;dates&gt;&lt;year&gt;2016&lt;/year&gt;&lt;pub-dates&gt;&lt;date&gt;Aug&lt;/date&gt;&lt;/pub-dates&gt;&lt;/dates&gt;&lt;isbn&gt;1873-2607 (Electronic)&amp;#xD;0749-3797 (Linking)&lt;/isbn&gt;&lt;accession-num&gt;26952078&lt;/accession-num&gt;&lt;urls&gt;&lt;related-urls&gt;&lt;url&gt;https://www.ncbi.nlm.nih.gov/pubmed/26952078&lt;/url&gt;&lt;/related-urls&gt;&lt;/urls&gt;&lt;electronic-resource-num&gt;10.1016/j.amepre.2016.01.007&lt;/electronic-resource-num&gt;&lt;/record&gt;&lt;/Cite&gt;&lt;/EndNote&gt;</w:instrText>
      </w:r>
      <w:r w:rsidR="002C5F23">
        <w:rPr>
          <w:rFonts w:ascii="Times New Roman" w:eastAsia="Times New Roman" w:hAnsi="Times New Roman" w:cs="Times New Roman"/>
          <w:color w:val="333333"/>
          <w:sz w:val="24"/>
          <w:szCs w:val="24"/>
        </w:rPr>
        <w:fldChar w:fldCharType="separate"/>
      </w:r>
      <w:r w:rsidR="005B2B1A">
        <w:rPr>
          <w:rFonts w:ascii="Times New Roman" w:eastAsia="Times New Roman" w:hAnsi="Times New Roman" w:cs="Times New Roman"/>
          <w:noProof/>
          <w:color w:val="333333"/>
          <w:sz w:val="24"/>
          <w:szCs w:val="24"/>
        </w:rPr>
        <w:t>(</w:t>
      </w:r>
      <w:hyperlink w:anchor="_ENREF_15" w:tooltip="Owusu-Edusei, 2016 #15" w:history="1">
        <w:r w:rsidR="00E450CC">
          <w:rPr>
            <w:rFonts w:ascii="Times New Roman" w:eastAsia="Times New Roman" w:hAnsi="Times New Roman" w:cs="Times New Roman"/>
            <w:noProof/>
            <w:color w:val="333333"/>
            <w:sz w:val="24"/>
            <w:szCs w:val="24"/>
          </w:rPr>
          <w:t xml:space="preserve">Owusu-Edusei, Hoover, &amp; Gift, </w:t>
        </w:r>
        <w:r w:rsidR="00E450CC">
          <w:rPr>
            <w:rFonts w:ascii="Times New Roman" w:eastAsia="Times New Roman" w:hAnsi="Times New Roman" w:cs="Times New Roman"/>
            <w:noProof/>
            <w:color w:val="333333"/>
            <w:sz w:val="24"/>
            <w:szCs w:val="24"/>
          </w:rPr>
          <w:lastRenderedPageBreak/>
          <w:t>2016</w:t>
        </w:r>
      </w:hyperlink>
      <w:r w:rsidR="005B2B1A">
        <w:rPr>
          <w:rFonts w:ascii="Times New Roman" w:eastAsia="Times New Roman" w:hAnsi="Times New Roman" w:cs="Times New Roman"/>
          <w:noProof/>
          <w:color w:val="333333"/>
          <w:sz w:val="24"/>
          <w:szCs w:val="24"/>
        </w:rPr>
        <w:t>)</w:t>
      </w:r>
      <w:r w:rsidR="002C5F23">
        <w:rPr>
          <w:rFonts w:ascii="Times New Roman" w:eastAsia="Times New Roman" w:hAnsi="Times New Roman" w:cs="Times New Roman"/>
          <w:color w:val="333333"/>
          <w:sz w:val="24"/>
          <w:szCs w:val="24"/>
        </w:rPr>
        <w:fldChar w:fldCharType="end"/>
      </w:r>
      <w:r w:rsidR="00827119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C95AA9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and the </w:t>
      </w:r>
      <w:r w:rsidR="00E644E6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estimated </w:t>
      </w:r>
      <w:r w:rsidR="00C95AA9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number of </w:t>
      </w:r>
      <w:r w:rsidR="00861D9E">
        <w:rPr>
          <w:rFonts w:ascii="Times New Roman" w:eastAsia="Times New Roman" w:hAnsi="Times New Roman" w:cs="Times New Roman"/>
          <w:color w:val="333333"/>
          <w:sz w:val="24"/>
          <w:szCs w:val="24"/>
        </w:rPr>
        <w:t>students or</w:t>
      </w:r>
      <w:r w:rsidR="00E644E6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C95AA9">
        <w:rPr>
          <w:rFonts w:ascii="Times New Roman" w:eastAsia="Times New Roman" w:hAnsi="Times New Roman" w:cs="Times New Roman"/>
          <w:color w:val="333333"/>
          <w:sz w:val="24"/>
          <w:szCs w:val="24"/>
        </w:rPr>
        <w:t>partners</w:t>
      </w:r>
      <w:r w:rsidR="00E644E6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C2580D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who would be </w:t>
      </w:r>
      <w:r w:rsidR="00E644E6">
        <w:rPr>
          <w:rFonts w:ascii="Times New Roman" w:eastAsia="Times New Roman" w:hAnsi="Times New Roman" w:cs="Times New Roman"/>
          <w:color w:val="333333"/>
          <w:sz w:val="24"/>
          <w:szCs w:val="24"/>
        </w:rPr>
        <w:t>tested or treated</w:t>
      </w:r>
      <w:r w:rsidR="00C2580D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861D9E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in absence of the </w:t>
      </w:r>
      <w:proofErr w:type="spellStart"/>
      <w:r w:rsidR="007D1D6F">
        <w:rPr>
          <w:rFonts w:ascii="Times New Roman" w:eastAsia="Times New Roman" w:hAnsi="Times New Roman" w:cs="Times New Roman"/>
          <w:color w:val="333333"/>
          <w:sz w:val="24"/>
          <w:szCs w:val="24"/>
        </w:rPr>
        <w:t>TeenHC</w:t>
      </w:r>
      <w:proofErr w:type="spellEnd"/>
      <w:r w:rsidR="00861D9E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program</w:t>
      </w:r>
      <w:r w:rsidR="00E644E6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. </w:t>
      </w:r>
    </w:p>
    <w:p w:rsidR="00FC1C67" w:rsidRDefault="00FC1C67" w:rsidP="006132CC">
      <w:pPr>
        <w:spacing w:after="150" w:line="480" w:lineRule="auto"/>
        <w:rPr>
          <w:rFonts w:ascii="Times New Roman" w:eastAsia="Times New Roman" w:hAnsi="Times New Roman" w:cs="Times New Roman"/>
          <w:color w:val="333333"/>
          <w:sz w:val="24"/>
          <w:szCs w:val="24"/>
        </w:rPr>
      </w:pPr>
    </w:p>
    <w:p w:rsidR="003F4AAE" w:rsidRDefault="003F4AAE" w:rsidP="00E23C19">
      <w:pPr>
        <w:spacing w:after="150" w:line="480" w:lineRule="auto"/>
        <w:rPr>
          <w:rFonts w:ascii="Times New Roman" w:hAnsi="Times New Roman" w:cs="Times New Roman"/>
          <w:sz w:val="24"/>
          <w:szCs w:val="24"/>
        </w:rPr>
      </w:pPr>
      <w:r w:rsidRPr="005A33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ultivariate sensitivity analysis was conducted to assess the robustness of the results to uncertainty in the input parameter values by varying all major parameter values over a wide range that we considered plausible</w:t>
      </w:r>
      <w:r w:rsidR="000E5D04" w:rsidRPr="000E5D04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0E5D04" w:rsidRPr="00B06AD4">
        <w:rPr>
          <w:rFonts w:ascii="Times New Roman" w:hAnsi="Times New Roman" w:cs="Times New Roman"/>
          <w:color w:val="231F20"/>
          <w:sz w:val="24"/>
          <w:szCs w:val="24"/>
        </w:rPr>
        <w:t xml:space="preserve">assuming </w:t>
      </w:r>
      <w:r w:rsidR="000E5D04">
        <w:rPr>
          <w:rFonts w:ascii="Times New Roman" w:hAnsi="Times New Roman" w:cs="Times New Roman"/>
          <w:color w:val="231F20"/>
          <w:sz w:val="24"/>
          <w:szCs w:val="24"/>
        </w:rPr>
        <w:t xml:space="preserve">a triangular distribution </w:t>
      </w:r>
      <w:r w:rsidR="000E5D04" w:rsidRPr="00B06AD4">
        <w:rPr>
          <w:rFonts w:ascii="Times New Roman" w:hAnsi="Times New Roman" w:cs="Times New Roman"/>
          <w:color w:val="231F20"/>
          <w:sz w:val="24"/>
          <w:szCs w:val="24"/>
        </w:rPr>
        <w:t>of values for all parameters</w:t>
      </w:r>
      <w:r w:rsidRPr="005A33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41633E" w:rsidRPr="00B06AD4">
        <w:rPr>
          <w:rFonts w:ascii="Times New Roman" w:hAnsi="Times New Roman" w:cs="Times New Roman"/>
          <w:color w:val="231F20"/>
          <w:sz w:val="24"/>
          <w:szCs w:val="24"/>
        </w:rPr>
        <w:t>Monte Carlo simulation</w:t>
      </w:r>
      <w:r w:rsidR="0041633E">
        <w:rPr>
          <w:rFonts w:ascii="Times New Roman" w:hAnsi="Times New Roman" w:cs="Times New Roman"/>
          <w:color w:val="231F20"/>
          <w:sz w:val="24"/>
          <w:szCs w:val="24"/>
        </w:rPr>
        <w:t xml:space="preserve"> of 10,000 trials was performed </w:t>
      </w:r>
      <w:r w:rsidR="0041633E" w:rsidRPr="00B06AD4">
        <w:rPr>
          <w:rFonts w:ascii="Times New Roman" w:hAnsi="Times New Roman" w:cs="Times New Roman"/>
          <w:color w:val="231F20"/>
          <w:sz w:val="24"/>
          <w:szCs w:val="24"/>
        </w:rPr>
        <w:t>using</w:t>
      </w:r>
      <w:r w:rsidR="0041633E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41633E" w:rsidRPr="00B06AD4">
        <w:rPr>
          <w:rFonts w:ascii="Times New Roman" w:hAnsi="Times New Roman" w:cs="Times New Roman"/>
          <w:color w:val="231F20"/>
          <w:sz w:val="24"/>
          <w:szCs w:val="24"/>
        </w:rPr>
        <w:t>@RISK (Palisade C</w:t>
      </w:r>
      <w:r w:rsidR="0041633E">
        <w:rPr>
          <w:rFonts w:ascii="Times New Roman" w:hAnsi="Times New Roman" w:cs="Times New Roman"/>
          <w:color w:val="231F20"/>
          <w:sz w:val="24"/>
          <w:szCs w:val="24"/>
        </w:rPr>
        <w:t xml:space="preserve">orp). </w:t>
      </w:r>
      <w:r w:rsidR="00B3092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e also </w:t>
      </w:r>
      <w:r w:rsidR="00151BA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performed </w:t>
      </w:r>
      <w:r w:rsidR="00D175F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 </w:t>
      </w:r>
      <w:r w:rsidRPr="005A33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cenario</w:t>
      </w:r>
      <w:r w:rsidR="00803B2F" w:rsidRPr="005A33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175F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nalysi</w:t>
      </w:r>
      <w:r w:rsidR="00151BA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s </w:t>
      </w:r>
      <w:r w:rsidR="00803B2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to </w:t>
      </w:r>
      <w:r w:rsidR="00151BAD">
        <w:rPr>
          <w:rFonts w:ascii="Times New Roman" w:eastAsia="Times New Roman" w:hAnsi="Times New Roman" w:cs="Times New Roman"/>
          <w:sz w:val="24"/>
          <w:szCs w:val="24"/>
        </w:rPr>
        <w:t>determine</w:t>
      </w:r>
      <w:r w:rsidR="00803B2F" w:rsidRPr="005A3320">
        <w:rPr>
          <w:rFonts w:ascii="Times New Roman" w:eastAsia="Times New Roman" w:hAnsi="Times New Roman" w:cs="Times New Roman"/>
          <w:sz w:val="24"/>
          <w:szCs w:val="24"/>
        </w:rPr>
        <w:t xml:space="preserve"> at what student participation level or program cost level the </w:t>
      </w:r>
      <w:proofErr w:type="spellStart"/>
      <w:r w:rsidR="007D1D6F">
        <w:rPr>
          <w:rFonts w:ascii="Times New Roman" w:eastAsia="Times New Roman" w:hAnsi="Times New Roman" w:cs="Times New Roman"/>
          <w:sz w:val="24"/>
          <w:szCs w:val="24"/>
        </w:rPr>
        <w:t>TeenHC</w:t>
      </w:r>
      <w:proofErr w:type="spellEnd"/>
      <w:r w:rsidR="00803B2F" w:rsidRPr="005A3320">
        <w:rPr>
          <w:rFonts w:ascii="Times New Roman" w:eastAsia="Times New Roman" w:hAnsi="Times New Roman" w:cs="Times New Roman"/>
          <w:sz w:val="24"/>
          <w:szCs w:val="24"/>
        </w:rPr>
        <w:t xml:space="preserve"> CT screening </w:t>
      </w:r>
      <w:r w:rsidR="00BC79C5">
        <w:rPr>
          <w:rFonts w:ascii="Times New Roman" w:eastAsia="Times New Roman" w:hAnsi="Times New Roman" w:cs="Times New Roman"/>
          <w:sz w:val="24"/>
          <w:szCs w:val="24"/>
        </w:rPr>
        <w:t>would cost ≤</w:t>
      </w:r>
      <w:r w:rsidR="002F2094" w:rsidRPr="002F2094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$50,000</w:t>
      </w:r>
      <w:r w:rsidR="00BC79C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per QALY, a </w:t>
      </w:r>
      <w:r w:rsidR="005B2B1A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benchmark</w:t>
      </w:r>
      <w:r w:rsidR="002F2094" w:rsidRPr="002F2094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r w:rsidR="005B2B1A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that is frequently</w:t>
      </w:r>
      <w:r w:rsidR="00547686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used for cost-effectiveness in the U.S</w:t>
      </w:r>
      <w:r w:rsidR="002F2094" w:rsidRPr="002F2094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.</w:t>
      </w:r>
      <w:r w:rsidR="005B2B1A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r w:rsidR="002C5F23">
        <w:rPr>
          <w:rFonts w:ascii="Times New Roman" w:hAnsi="Times New Roman" w:cs="Times New Roman"/>
          <w:color w:val="0D0D0D" w:themeColor="text1" w:themeTint="F2"/>
          <w:sz w:val="24"/>
          <w:szCs w:val="24"/>
        </w:rPr>
        <w:fldChar w:fldCharType="begin"/>
      </w:r>
      <w:r w:rsidR="004215D1">
        <w:rPr>
          <w:rFonts w:ascii="Times New Roman" w:hAnsi="Times New Roman" w:cs="Times New Roman"/>
          <w:color w:val="0D0D0D" w:themeColor="text1" w:themeTint="F2"/>
          <w:sz w:val="24"/>
          <w:szCs w:val="24"/>
        </w:rPr>
        <w:instrText xml:space="preserve"> ADDIN EN.CITE &lt;EndNote&gt;&lt;Cite&gt;&lt;Author&gt;Grosse&lt;/Author&gt;&lt;Year&gt;2008&lt;/Year&gt;&lt;RecNum&gt;6&lt;/RecNum&gt;&lt;DisplayText&gt;(Grosse, 2008)&lt;/DisplayText&gt;&lt;record&gt;&lt;rec-number&gt;6&lt;/rec-number&gt;&lt;foreign-keys&gt;&lt;key app="EN" db-id="fpez0t9dmtp0zoedp0c5srv9xxdrsdts2ea5" timestamp="1547735865"&gt;6&lt;/key&gt;&lt;/foreign-keys&gt;&lt;ref-type name="Journal Article"&gt;17&lt;/ref-type&gt;&lt;contributors&gt;&lt;authors&gt;&lt;author&gt;Grosse, S. D.&lt;/author&gt;&lt;/authors&gt;&lt;/contributors&gt;&lt;auth-address&gt;National Center on Birth Defects &amp;amp; Developmental Disabilities, Centers for Disease Control and Prevention (CDC), 1600 Clifton Raod NE, Atlanta, GA 30333, USA. sgrosse@cdc.gov.&lt;/auth-address&gt;&lt;titles&gt;&lt;title&gt;Assessing cost-effectiveness in healthcare: history of the $50,000 per QALY threshold&lt;/title&gt;&lt;secondary-title&gt;Expert Rev Pharmacoecon Outcomes Res&lt;/secondary-title&gt;&lt;/titles&gt;&lt;periodical&gt;&lt;full-title&gt;Expert Rev Pharmacoecon Outcomes Res&lt;/full-title&gt;&lt;/periodical&gt;&lt;pages&gt;165-78&lt;/pages&gt;&lt;volume&gt;8&lt;/volume&gt;&lt;number&gt;2&lt;/number&gt;&lt;edition&gt;2008/04/01&lt;/edition&gt;&lt;dates&gt;&lt;year&gt;2008&lt;/year&gt;&lt;pub-dates&gt;&lt;date&gt;Apr&lt;/date&gt;&lt;/pub-dates&gt;&lt;/dates&gt;&lt;isbn&gt;1744-8379 (Electronic)&amp;#xD;1473-7167 (Linking)&lt;/isbn&gt;&lt;accession-num&gt;20528406&lt;/accession-num&gt;&lt;urls&gt;&lt;related-urls&gt;&lt;url&gt;https://www.ncbi.nlm.nih.gov/pubmed/20528406&lt;/url&gt;&lt;/related-urls&gt;&lt;/urls&gt;&lt;electronic-resource-num&gt;10.1586/14737167.8.2.165&lt;/electronic-resource-num&gt;&lt;/record&gt;&lt;/Cite&gt;&lt;/EndNote&gt;</w:instrText>
      </w:r>
      <w:r w:rsidR="002C5F23">
        <w:rPr>
          <w:rFonts w:ascii="Times New Roman" w:hAnsi="Times New Roman" w:cs="Times New Roman"/>
          <w:color w:val="0D0D0D" w:themeColor="text1" w:themeTint="F2"/>
          <w:sz w:val="24"/>
          <w:szCs w:val="24"/>
        </w:rPr>
        <w:fldChar w:fldCharType="separate"/>
      </w:r>
      <w:r w:rsidR="004A3F53">
        <w:rPr>
          <w:rFonts w:ascii="Times New Roman" w:hAnsi="Times New Roman" w:cs="Times New Roman"/>
          <w:noProof/>
          <w:color w:val="0D0D0D" w:themeColor="text1" w:themeTint="F2"/>
          <w:sz w:val="24"/>
          <w:szCs w:val="24"/>
        </w:rPr>
        <w:t>(</w:t>
      </w:r>
      <w:hyperlink w:anchor="_ENREF_10" w:tooltip="Grosse, 2008 #6" w:history="1">
        <w:r w:rsidR="00E450CC">
          <w:rPr>
            <w:rFonts w:ascii="Times New Roman" w:hAnsi="Times New Roman" w:cs="Times New Roman"/>
            <w:noProof/>
            <w:color w:val="0D0D0D" w:themeColor="text1" w:themeTint="F2"/>
            <w:sz w:val="24"/>
            <w:szCs w:val="24"/>
          </w:rPr>
          <w:t>Grosse, 2008</w:t>
        </w:r>
      </w:hyperlink>
      <w:r w:rsidR="004A3F53">
        <w:rPr>
          <w:rFonts w:ascii="Times New Roman" w:hAnsi="Times New Roman" w:cs="Times New Roman"/>
          <w:noProof/>
          <w:color w:val="0D0D0D" w:themeColor="text1" w:themeTint="F2"/>
          <w:sz w:val="24"/>
          <w:szCs w:val="24"/>
        </w:rPr>
        <w:t>)</w:t>
      </w:r>
      <w:r w:rsidR="002C5F23">
        <w:rPr>
          <w:rFonts w:ascii="Times New Roman" w:hAnsi="Times New Roman" w:cs="Times New Roman"/>
          <w:color w:val="0D0D0D" w:themeColor="text1" w:themeTint="F2"/>
          <w:sz w:val="24"/>
          <w:szCs w:val="24"/>
        </w:rPr>
        <w:fldChar w:fldCharType="end"/>
      </w:r>
      <w:r w:rsidR="005B2B1A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.</w:t>
      </w:r>
      <w:r w:rsidR="002F2094" w:rsidRPr="002F2094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r w:rsidR="00D175FB" w:rsidRPr="005A33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n addition, </w:t>
      </w:r>
      <w:r w:rsidR="00D175F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s an alternative approach to the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D175F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creening program, </w:t>
      </w:r>
      <w:r w:rsidR="00D175FB">
        <w:rPr>
          <w:rFonts w:ascii="Times New Roman" w:eastAsia="Times New Roman" w:hAnsi="Times New Roman" w:cs="Times New Roman"/>
          <w:sz w:val="24"/>
          <w:szCs w:val="24"/>
        </w:rPr>
        <w:t>school-based mass screening programs have shown success in screening 35%-79% of students</w:t>
      </w:r>
      <w:r w:rsidR="005B2B1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C5F23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Db2hlbjwvQXV0aG9yPjxZZWFyPjE5OTk8L1llYXI+PFJl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</w:fldData>
        </w:fldChar>
      </w:r>
      <w:r w:rsidR="004215D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4215D1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Db2hlbjwvQXV0aG9yPjxZZWFyPjE5OTk8L1llYXI+PFJl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</w:fldData>
        </w:fldChar>
      </w:r>
      <w:r w:rsidR="004215D1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4215D1">
        <w:rPr>
          <w:rFonts w:ascii="Times New Roman" w:eastAsia="Times New Roman" w:hAnsi="Times New Roman" w:cs="Times New Roman"/>
          <w:sz w:val="24"/>
          <w:szCs w:val="24"/>
        </w:rPr>
      </w:r>
      <w:r w:rsidR="004215D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2C5F23">
        <w:rPr>
          <w:rFonts w:ascii="Times New Roman" w:eastAsia="Times New Roman" w:hAnsi="Times New Roman" w:cs="Times New Roman"/>
          <w:sz w:val="24"/>
          <w:szCs w:val="24"/>
        </w:rPr>
      </w:r>
      <w:r w:rsidR="002C5F23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215D1">
        <w:rPr>
          <w:rFonts w:ascii="Times New Roman" w:eastAsia="Times New Roman" w:hAnsi="Times New Roman" w:cs="Times New Roman"/>
          <w:noProof/>
          <w:sz w:val="24"/>
          <w:szCs w:val="24"/>
        </w:rPr>
        <w:t>(</w:t>
      </w:r>
      <w:hyperlink w:anchor="_ENREF_3" w:tooltip="Cohen, 1999 #8" w:history="1">
        <w:r w:rsidR="00E450CC">
          <w:rPr>
            <w:rFonts w:ascii="Times New Roman" w:eastAsia="Times New Roman" w:hAnsi="Times New Roman" w:cs="Times New Roman"/>
            <w:noProof/>
            <w:sz w:val="24"/>
            <w:szCs w:val="24"/>
          </w:rPr>
          <w:t>Cohen, Nsuami, Martin, &amp; Farley, 1999</w:t>
        </w:r>
      </w:hyperlink>
      <w:r w:rsidR="004215D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; </w:t>
      </w:r>
      <w:hyperlink w:anchor="_ENREF_4" w:tooltip="Dunville, 2018 #9" w:history="1">
        <w:r w:rsidR="00E450CC">
          <w:rPr>
            <w:rFonts w:ascii="Times New Roman" w:eastAsia="Times New Roman" w:hAnsi="Times New Roman" w:cs="Times New Roman"/>
            <w:noProof/>
            <w:sz w:val="24"/>
            <w:szCs w:val="24"/>
          </w:rPr>
          <w:t>Dunville et al., 2018</w:t>
        </w:r>
      </w:hyperlink>
      <w:r w:rsidR="004215D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; </w:t>
      </w:r>
      <w:hyperlink w:anchor="_ENREF_5" w:tooltip="Fisman, 2008 #21" w:history="1">
        <w:r w:rsidR="00E450CC">
          <w:rPr>
            <w:rFonts w:ascii="Times New Roman" w:eastAsia="Times New Roman" w:hAnsi="Times New Roman" w:cs="Times New Roman"/>
            <w:noProof/>
            <w:sz w:val="24"/>
            <w:szCs w:val="24"/>
          </w:rPr>
          <w:t>Fisman et al., 2008</w:t>
        </w:r>
      </w:hyperlink>
      <w:r w:rsidR="004215D1">
        <w:rPr>
          <w:rFonts w:ascii="Times New Roman" w:eastAsia="Times New Roman" w:hAnsi="Times New Roman" w:cs="Times New Roman"/>
          <w:noProof/>
          <w:sz w:val="24"/>
          <w:szCs w:val="24"/>
        </w:rPr>
        <w:t>)</w:t>
      </w:r>
      <w:r w:rsidR="002C5F23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5B2B1A">
        <w:rPr>
          <w:rFonts w:ascii="Times New Roman" w:eastAsia="Times New Roman" w:hAnsi="Times New Roman" w:cs="Times New Roman"/>
          <w:sz w:val="24"/>
          <w:szCs w:val="24"/>
        </w:rPr>
        <w:t>.</w:t>
      </w:r>
      <w:r w:rsidR="00D175FB">
        <w:rPr>
          <w:rFonts w:ascii="Times New Roman" w:eastAsia="Times New Roman" w:hAnsi="Times New Roman" w:cs="Times New Roman"/>
          <w:sz w:val="24"/>
          <w:szCs w:val="24"/>
        </w:rPr>
        <w:t xml:space="preserve"> We performed a threshold analysis to determine </w:t>
      </w:r>
      <w:r w:rsidR="00D175FB" w:rsidRPr="005A3320">
        <w:rPr>
          <w:rFonts w:ascii="Times New Roman" w:eastAsia="Times New Roman" w:hAnsi="Times New Roman" w:cs="Times New Roman"/>
          <w:sz w:val="24"/>
          <w:szCs w:val="24"/>
        </w:rPr>
        <w:t>at what level of program cost, a mass CT screening</w:t>
      </w:r>
      <w:r w:rsidR="00D175FB">
        <w:rPr>
          <w:rFonts w:ascii="Times New Roman" w:eastAsia="Times New Roman" w:hAnsi="Times New Roman" w:cs="Times New Roman"/>
          <w:sz w:val="24"/>
          <w:szCs w:val="24"/>
        </w:rPr>
        <w:t xml:space="preserve"> program</w:t>
      </w:r>
      <w:r w:rsidR="00D175FB" w:rsidRPr="005A3320">
        <w:rPr>
          <w:rFonts w:ascii="Times New Roman" w:eastAsia="Times New Roman" w:hAnsi="Times New Roman" w:cs="Times New Roman"/>
          <w:sz w:val="24"/>
          <w:szCs w:val="24"/>
        </w:rPr>
        <w:t xml:space="preserve"> can be cost-effective</w:t>
      </w:r>
      <w:r w:rsidR="00D175FB">
        <w:rPr>
          <w:rFonts w:ascii="Times New Roman" w:eastAsia="Times New Roman" w:hAnsi="Times New Roman" w:cs="Times New Roman"/>
          <w:sz w:val="24"/>
          <w:szCs w:val="24"/>
        </w:rPr>
        <w:t xml:space="preserve"> if implemented in the five schools</w:t>
      </w:r>
      <w:r w:rsidR="00D175FB" w:rsidRPr="005A332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D175F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W</w:t>
      </w:r>
      <w:r w:rsidR="00E23C1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e considered 3 </w:t>
      </w:r>
      <w:r w:rsidR="00A464B0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mass screening </w:t>
      </w:r>
      <w:r w:rsidR="00E23C1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scenarios — 25%, 50% and 75% of </w:t>
      </w:r>
      <w:r w:rsidR="00E04B3A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all </w:t>
      </w:r>
      <w:r w:rsidR="00E23C1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sexually active students being tested</w:t>
      </w:r>
      <w:r w:rsidR="00A5397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. F</w:t>
      </w:r>
      <w:r w:rsidR="007F1748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or each scenario</w:t>
      </w:r>
      <w:r w:rsidR="00A5397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, we</w:t>
      </w:r>
      <w:r w:rsidR="0000122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r w:rsidR="00A5397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first </w:t>
      </w:r>
      <w:r w:rsidR="0000122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estimated the number of students who were sexually active based on the total number of student</w:t>
      </w:r>
      <w:r w:rsidR="00581FA7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s</w:t>
      </w:r>
      <w:r w:rsidR="0000122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enrolled in the five schools </w:t>
      </w:r>
      <w:r w:rsidR="002D5A6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(8,309) </w:t>
      </w:r>
      <w:r w:rsidR="0000122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and the percentage of students who </w:t>
      </w:r>
      <w:r w:rsidR="002D5A6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were </w:t>
      </w:r>
      <w:r w:rsidR="0000122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sexually active </w:t>
      </w:r>
      <w:r w:rsidR="002D5A6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(27% in males and 24% in females).</w:t>
      </w:r>
      <w:r w:rsidR="00A5397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We then</w:t>
      </w:r>
      <w:r w:rsidR="002D5A6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r w:rsidR="0000122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estimated the number of sexually active students </w:t>
      </w:r>
      <w:r w:rsidR="007F1748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who </w:t>
      </w:r>
      <w:r w:rsidR="0000122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would be tested</w:t>
      </w:r>
      <w:r w:rsidR="00A5397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and tested</w:t>
      </w:r>
      <w:r w:rsidR="0000122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positive </w:t>
      </w:r>
      <w:r w:rsidR="002D5A6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in each scenario assuming that </w:t>
      </w:r>
      <w:r w:rsidR="0000122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the test positive rate reflected the </w:t>
      </w:r>
      <w:r w:rsidR="009D4F90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actual</w:t>
      </w:r>
      <w:r w:rsidR="0000122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preval</w:t>
      </w:r>
      <w:r w:rsidR="002D5A6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ence </w:t>
      </w:r>
      <w:r w:rsidR="00E04B3A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among sexually active students in</w:t>
      </w:r>
      <w:r w:rsidR="007F1748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the five schools. </w:t>
      </w:r>
      <w:r w:rsidR="00A5397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Lastly</w:t>
      </w:r>
      <w:r w:rsidR="0077799C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,</w:t>
      </w:r>
      <w:r w:rsidR="00A5397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r w:rsidR="00C024BF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we </w:t>
      </w:r>
      <w:r w:rsidR="007F1748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calculate</w:t>
      </w:r>
      <w:r w:rsidR="00D50D31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d</w:t>
      </w:r>
      <w:r w:rsidR="007F1748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total costs averted and total QALYs gained</w:t>
      </w:r>
      <w:r w:rsidR="008406ED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in each scenario</w:t>
      </w:r>
      <w:r w:rsidR="00A5397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and </w:t>
      </w:r>
      <w:r w:rsidR="008406ED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then set the cost-eff</w:t>
      </w:r>
      <w:r w:rsidR="00F1621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ectiveness ratio to $50,000/</w:t>
      </w:r>
      <w:r w:rsidR="008406ED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QALY gained to calculate </w:t>
      </w:r>
      <w:r w:rsidR="00A5397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the maximum program cost </w:t>
      </w:r>
      <w:r w:rsidR="008406ED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in each scenario</w:t>
      </w:r>
      <w:r w:rsidR="00A5397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.</w:t>
      </w:r>
    </w:p>
    <w:p w:rsidR="0099452D" w:rsidRDefault="0099452D" w:rsidP="00803B2F">
      <w:pPr>
        <w:spacing w:after="150" w:line="480" w:lineRule="auto"/>
        <w:rPr>
          <w:rFonts w:ascii="Times New Roman" w:hAnsi="Times New Roman" w:cs="Times New Roman"/>
          <w:sz w:val="24"/>
          <w:szCs w:val="24"/>
        </w:rPr>
      </w:pPr>
    </w:p>
    <w:p w:rsidR="008C52E8" w:rsidRDefault="008C52E8" w:rsidP="00925C03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:rsidR="008C52E8" w:rsidRDefault="008C52E8" w:rsidP="00925C03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:rsidR="00AF0B60" w:rsidRDefault="00AF0B60" w:rsidP="00AF0B60">
      <w:pPr>
        <w:pStyle w:val="Heading1"/>
        <w:rPr>
          <w:rFonts w:eastAsia="Times New Roman"/>
          <w:b/>
        </w:rPr>
      </w:pPr>
      <w:bookmarkStart w:id="2" w:name="_GoBack"/>
      <w:bookmarkEnd w:id="2"/>
      <w:r w:rsidRPr="004449D5">
        <w:rPr>
          <w:rFonts w:eastAsia="Times New Roman"/>
          <w:b/>
        </w:rPr>
        <w:t>References</w:t>
      </w:r>
    </w:p>
    <w:p w:rsidR="00AF0B60" w:rsidRDefault="00AF0B60" w:rsidP="002C5F23">
      <w:pPr>
        <w:pStyle w:val="EndNoteBibliography"/>
        <w:spacing w:after="0"/>
        <w:ind w:left="720" w:hanging="720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:rsidR="00E450CC" w:rsidRPr="00E450CC" w:rsidRDefault="00104F57" w:rsidP="00E450CC">
      <w:pPr>
        <w:pStyle w:val="EndNoteBibliography"/>
        <w:spacing w:after="0"/>
        <w:ind w:left="720" w:hanging="720"/>
      </w:pP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REFLIST </w:instrTex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bookmarkStart w:id="3" w:name="_ENREF_1"/>
      <w:r w:rsidR="00E450CC" w:rsidRPr="00E450CC">
        <w:t xml:space="preserve">Blake, D. R., Maldeis, N., Barnes, M. R., Hardick, A., Quinn, T. C., &amp; Gaydos, C. A. (2008). Cost-effectiveness of screening strategies for Chlamydia trachomatis using cervical swabs, urine, and self-obtained vaginal swabs in a sexually transmitted disease clinic setting. </w:t>
      </w:r>
      <w:r w:rsidR="00E450CC" w:rsidRPr="00E450CC">
        <w:rPr>
          <w:i/>
        </w:rPr>
        <w:t>Sex Transm Dis, 35</w:t>
      </w:r>
      <w:r w:rsidR="00E450CC" w:rsidRPr="00E450CC">
        <w:t>(7), 649-655. doi:10.1097/OLQ.0b013e31816ddb9a</w:t>
      </w:r>
      <w:bookmarkEnd w:id="3"/>
    </w:p>
    <w:p w:rsidR="00E450CC" w:rsidRPr="00E450CC" w:rsidRDefault="00E450CC" w:rsidP="00E450CC">
      <w:pPr>
        <w:pStyle w:val="EndNoteBibliography"/>
        <w:spacing w:after="0"/>
        <w:ind w:left="720" w:hanging="720"/>
      </w:pPr>
      <w:bookmarkStart w:id="4" w:name="_ENREF_2"/>
      <w:r w:rsidRPr="00E450CC">
        <w:t xml:space="preserve">Centers for Disease Control and Prevention. (2019). 1991-2017 High School Youth Risk Behavior Survery Data. Retrieved from </w:t>
      </w:r>
      <w:hyperlink r:id="rId8" w:history="1">
        <w:r w:rsidRPr="00E450CC">
          <w:rPr>
            <w:rStyle w:val="Hyperlink"/>
          </w:rPr>
          <w:t>https://nccd.cdc.gov/youthonline/</w:t>
        </w:r>
        <w:bookmarkEnd w:id="4"/>
      </w:hyperlink>
    </w:p>
    <w:p w:rsidR="00E450CC" w:rsidRPr="00E450CC" w:rsidRDefault="00E450CC" w:rsidP="00E450CC">
      <w:pPr>
        <w:pStyle w:val="EndNoteBibliography"/>
        <w:spacing w:after="0"/>
        <w:ind w:left="720" w:hanging="720"/>
      </w:pPr>
      <w:bookmarkStart w:id="5" w:name="_ENREF_3"/>
      <w:r w:rsidRPr="00E450CC">
        <w:t xml:space="preserve">Cohen, D. A., Nsuami, M., Martin, D. H., &amp; Farley, T. A. (1999). Repeated school-based screening for sexually transmitted diseases: a feasible strategy for reaching adolescents. </w:t>
      </w:r>
      <w:r w:rsidRPr="00E450CC">
        <w:rPr>
          <w:i/>
        </w:rPr>
        <w:t>Pediatrics, 104</w:t>
      </w:r>
      <w:r w:rsidRPr="00E450CC">
        <w:t xml:space="preserve">(6), 1281-1285. </w:t>
      </w:r>
      <w:bookmarkEnd w:id="5"/>
    </w:p>
    <w:p w:rsidR="00E450CC" w:rsidRPr="00E450CC" w:rsidRDefault="00E450CC" w:rsidP="00E450CC">
      <w:pPr>
        <w:pStyle w:val="EndNoteBibliography"/>
        <w:spacing w:after="0"/>
        <w:ind w:left="720" w:hanging="720"/>
      </w:pPr>
      <w:bookmarkStart w:id="6" w:name="_ENREF_4"/>
      <w:r w:rsidRPr="00E450CC">
        <w:t xml:space="preserve">Dunville, R., Peterson, A., Liddon, N., Roach, M., Coleman, K., &amp; Dittus, P. (2018). Sustained Reduction in Chlamydia Infections Following a School-Based Screening: Detroit, 2010-2015. </w:t>
      </w:r>
      <w:r w:rsidRPr="00E450CC">
        <w:rPr>
          <w:i/>
        </w:rPr>
        <w:t>Am J Public Health, 108</w:t>
      </w:r>
      <w:r w:rsidRPr="00E450CC">
        <w:t>(2), 231-233. doi:10.2105/AJPH.2017.304163</w:t>
      </w:r>
      <w:bookmarkEnd w:id="6"/>
    </w:p>
    <w:p w:rsidR="00E450CC" w:rsidRPr="00E450CC" w:rsidRDefault="00E450CC" w:rsidP="00E450CC">
      <w:pPr>
        <w:pStyle w:val="EndNoteBibliography"/>
        <w:spacing w:after="0"/>
        <w:ind w:left="720" w:hanging="720"/>
      </w:pPr>
      <w:bookmarkStart w:id="7" w:name="_ENREF_5"/>
      <w:r w:rsidRPr="00E450CC">
        <w:t xml:space="preserve">Fisman, D. N., Spain, C. V., Salmon, M. E., &amp; Goldberg, M. (2008). The Philadelphia High-School STD Screening Program: key insights from dynamic transmission modeling. </w:t>
      </w:r>
      <w:r w:rsidRPr="00E450CC">
        <w:rPr>
          <w:i/>
        </w:rPr>
        <w:t>Sex Transm Dis, 35</w:t>
      </w:r>
      <w:r w:rsidRPr="00E450CC">
        <w:t>(11 Suppl), S61-65. doi:10.1097/OLQ.0b013e3181802822</w:t>
      </w:r>
      <w:bookmarkEnd w:id="7"/>
    </w:p>
    <w:p w:rsidR="00E450CC" w:rsidRPr="00E450CC" w:rsidRDefault="00E450CC" w:rsidP="00E450CC">
      <w:pPr>
        <w:pStyle w:val="EndNoteBibliography"/>
        <w:spacing w:after="0"/>
        <w:ind w:left="720" w:hanging="720"/>
      </w:pPr>
      <w:bookmarkStart w:id="8" w:name="_ENREF_6"/>
      <w:r w:rsidRPr="00E450CC">
        <w:t xml:space="preserve">Fung, M., Scott, K. C., Kent, C. K., &amp; Klausner, J. D. (2007). Chlamydial and gonococcal reinfection among men: a systematic review of data to evaluate the need for retesting. </w:t>
      </w:r>
      <w:r w:rsidRPr="00E450CC">
        <w:rPr>
          <w:i/>
        </w:rPr>
        <w:t>Sex Transm Infect, 83</w:t>
      </w:r>
      <w:r w:rsidRPr="00E450CC">
        <w:t>(4), 304-309. doi:10.1136/sti.2006.024059</w:t>
      </w:r>
      <w:bookmarkEnd w:id="8"/>
    </w:p>
    <w:p w:rsidR="00E450CC" w:rsidRPr="00E450CC" w:rsidRDefault="00E450CC" w:rsidP="00E450CC">
      <w:pPr>
        <w:pStyle w:val="EndNoteBibliography"/>
        <w:spacing w:after="0"/>
        <w:ind w:left="720" w:hanging="720"/>
      </w:pPr>
      <w:bookmarkStart w:id="9" w:name="_ENREF_7"/>
      <w:r w:rsidRPr="00E450CC">
        <w:t xml:space="preserve">Geisler, W. M., Lensing, S. Y., Press, C. G., &amp; Hook, E. W., 3rd. (2013). Spontaneous resolution of genital Chlamydia trachomatis infection in women and protection from reinfection. </w:t>
      </w:r>
      <w:r w:rsidRPr="00E450CC">
        <w:rPr>
          <w:i/>
        </w:rPr>
        <w:t>J Infect Dis, 207</w:t>
      </w:r>
      <w:r w:rsidRPr="00E450CC">
        <w:t>(12), 1850-1856. doi:10.1093/infdis/jit094</w:t>
      </w:r>
      <w:bookmarkEnd w:id="9"/>
    </w:p>
    <w:p w:rsidR="00E450CC" w:rsidRPr="00E450CC" w:rsidRDefault="00E450CC" w:rsidP="00E450CC">
      <w:pPr>
        <w:pStyle w:val="EndNoteBibliography"/>
        <w:spacing w:after="0"/>
        <w:ind w:left="720" w:hanging="720"/>
      </w:pPr>
      <w:bookmarkStart w:id="10" w:name="_ENREF_8"/>
      <w:r w:rsidRPr="00E450CC">
        <w:t xml:space="preserve">Gift, T. L., Gaydos, C. A., Kent, C. K., Marrazzo, J. M., Rietmeijer, C. A., Schillinger, J. A., &amp; Dunne, E. F. (2008). The program cost and cost-effectiveness of screening men for Chlamydia to prevent pelvic inflammatory disease in women. </w:t>
      </w:r>
      <w:r w:rsidRPr="00E450CC">
        <w:rPr>
          <w:i/>
        </w:rPr>
        <w:t>Sex Transm Dis, 35</w:t>
      </w:r>
      <w:r w:rsidRPr="00E450CC">
        <w:t>(11 Suppl), S66-75. doi:10.1097/OLQ.0b013e31818b64ac</w:t>
      </w:r>
      <w:bookmarkEnd w:id="10"/>
    </w:p>
    <w:p w:rsidR="00E450CC" w:rsidRPr="00E450CC" w:rsidRDefault="00E450CC" w:rsidP="00E450CC">
      <w:pPr>
        <w:pStyle w:val="EndNoteBibliography"/>
        <w:spacing w:after="0"/>
        <w:ind w:left="720" w:hanging="720"/>
      </w:pPr>
      <w:bookmarkStart w:id="11" w:name="_ENREF_9"/>
      <w:r w:rsidRPr="00E450CC">
        <w:t xml:space="preserve">Gold MR, S. J., Russell LB, Weinstein MC, editors. . (1996). </w:t>
      </w:r>
      <w:r w:rsidRPr="00E450CC">
        <w:rPr>
          <w:i/>
        </w:rPr>
        <w:t>Cost-effectiveness in health and medicine</w:t>
      </w:r>
      <w:r w:rsidRPr="00E450CC">
        <w:t>. New York: Oxford University Press.</w:t>
      </w:r>
      <w:bookmarkEnd w:id="11"/>
    </w:p>
    <w:p w:rsidR="00E450CC" w:rsidRPr="00E450CC" w:rsidRDefault="00E450CC" w:rsidP="00E450CC">
      <w:pPr>
        <w:pStyle w:val="EndNoteBibliography"/>
        <w:spacing w:after="0"/>
        <w:ind w:left="720" w:hanging="720"/>
      </w:pPr>
      <w:bookmarkStart w:id="12" w:name="_ENREF_10"/>
      <w:r w:rsidRPr="00E450CC">
        <w:t xml:space="preserve">Grosse, S. D. (2008). Assessing cost-effectiveness in healthcare: history of the $50,000 per QALY threshold. </w:t>
      </w:r>
      <w:r w:rsidRPr="00E450CC">
        <w:rPr>
          <w:i/>
        </w:rPr>
        <w:t>Expert Rev Pharmacoecon Outcomes Res, 8</w:t>
      </w:r>
      <w:r w:rsidRPr="00E450CC">
        <w:t>(2), 165-178. doi:10.1586/14737167.8.2.165</w:t>
      </w:r>
      <w:bookmarkEnd w:id="12"/>
    </w:p>
    <w:p w:rsidR="00E450CC" w:rsidRPr="00E450CC" w:rsidRDefault="00E450CC" w:rsidP="00E450CC">
      <w:pPr>
        <w:pStyle w:val="EndNoteBibliography"/>
        <w:spacing w:after="0"/>
        <w:ind w:left="720" w:hanging="720"/>
      </w:pPr>
      <w:bookmarkStart w:id="13" w:name="_ENREF_11"/>
      <w:r w:rsidRPr="00E450CC">
        <w:t xml:space="preserve">Hosenfeld, C. B., Workowski, K. A., Berman, S., Zaidi, A., Dyson, J., Mosure, D., . . . Bauer, H. M. (2009). Repeat infection with Chlamydia and gonorrhea among females: a systematic review of the literature. </w:t>
      </w:r>
      <w:r w:rsidRPr="00E450CC">
        <w:rPr>
          <w:i/>
        </w:rPr>
        <w:t>Sex Transm Dis, 36</w:t>
      </w:r>
      <w:r w:rsidRPr="00E450CC">
        <w:t>(8), 478-489. doi:10.1097/OLQ.0b013e3181a2a933</w:t>
      </w:r>
      <w:bookmarkEnd w:id="13"/>
    </w:p>
    <w:p w:rsidR="00E450CC" w:rsidRPr="00E450CC" w:rsidRDefault="00E450CC" w:rsidP="00E450CC">
      <w:pPr>
        <w:pStyle w:val="EndNoteBibliography"/>
        <w:spacing w:after="0"/>
        <w:ind w:left="720" w:hanging="720"/>
      </w:pPr>
      <w:bookmarkStart w:id="14" w:name="_ENREF_12"/>
      <w:r w:rsidRPr="00E450CC">
        <w:t xml:space="preserve">Huang, W., Gaydos, C. A., Barnes, M. R., Jett-Goheen, M., &amp; Blake, D. R. (2011). Cost-effectiveness analysis of Chlamydia trachomatis screening via internet-based self-collected swabs compared with clinic-based sample collection. </w:t>
      </w:r>
      <w:r w:rsidRPr="00E450CC">
        <w:rPr>
          <w:i/>
        </w:rPr>
        <w:t>Sex Transm Dis, 38</w:t>
      </w:r>
      <w:r w:rsidRPr="00E450CC">
        <w:t>(9), 815-820. doi:10.1097/OLQ.0b013e31821b0f50</w:t>
      </w:r>
      <w:bookmarkEnd w:id="14"/>
    </w:p>
    <w:p w:rsidR="00E450CC" w:rsidRPr="00E450CC" w:rsidRDefault="00E450CC" w:rsidP="00E450CC">
      <w:pPr>
        <w:pStyle w:val="EndNoteBibliography"/>
        <w:spacing w:after="0"/>
        <w:ind w:left="720" w:hanging="720"/>
      </w:pPr>
      <w:bookmarkStart w:id="15" w:name="_ENREF_13"/>
      <w:r w:rsidRPr="00E450CC">
        <w:t xml:space="preserve">Institute of Medicine. (2000). </w:t>
      </w:r>
      <w:r w:rsidRPr="00E450CC">
        <w:rPr>
          <w:i/>
        </w:rPr>
        <w:t>Vaccines for the 21st Century: A Tool for Decisionmaking. Washington, DC</w:t>
      </w:r>
      <w:r w:rsidRPr="00E450CC">
        <w:t>: The National Academies Press.</w:t>
      </w:r>
      <w:bookmarkEnd w:id="15"/>
    </w:p>
    <w:p w:rsidR="00E450CC" w:rsidRPr="00E450CC" w:rsidRDefault="00E450CC" w:rsidP="00E450CC">
      <w:pPr>
        <w:pStyle w:val="EndNoteBibliography"/>
        <w:spacing w:after="0"/>
        <w:ind w:left="720" w:hanging="720"/>
      </w:pPr>
      <w:bookmarkStart w:id="16" w:name="_ENREF_14"/>
      <w:r w:rsidRPr="00E450CC">
        <w:t xml:space="preserve">Owusu-Edusei, K., Jr., Chesson, H. W., Gift, T. L., Brunham, R. C., &amp; Bolan, G. (2015). Cost-effectiveness of Chlamydia vaccination programs for young women. </w:t>
      </w:r>
      <w:r w:rsidRPr="00E450CC">
        <w:rPr>
          <w:i/>
        </w:rPr>
        <w:t>Emerg Infect Dis, 21</w:t>
      </w:r>
      <w:r w:rsidRPr="00E450CC">
        <w:t>(6), 960-968. doi:10.3201/eid2106.141270</w:t>
      </w:r>
      <w:bookmarkEnd w:id="16"/>
    </w:p>
    <w:p w:rsidR="00E450CC" w:rsidRPr="00E450CC" w:rsidRDefault="00E450CC" w:rsidP="00E450CC">
      <w:pPr>
        <w:pStyle w:val="EndNoteBibliography"/>
        <w:spacing w:after="0"/>
        <w:ind w:left="720" w:hanging="720"/>
      </w:pPr>
      <w:bookmarkStart w:id="17" w:name="_ENREF_15"/>
      <w:r w:rsidRPr="00E450CC">
        <w:t xml:space="preserve">Owusu-Edusei, K., Jr., Hoover, K. W., &amp; Gift, T. L. (2016). Cost-Effectiveness of Opt-Out Chlamydia Testing for High-Risk Young Women in the U.S. </w:t>
      </w:r>
      <w:r w:rsidRPr="00E450CC">
        <w:rPr>
          <w:i/>
        </w:rPr>
        <w:t>Am J Prev Med, 51</w:t>
      </w:r>
      <w:r w:rsidRPr="00E450CC">
        <w:t>(2), 216-224. doi:10.1016/j.amepre.2016.01.007</w:t>
      </w:r>
      <w:bookmarkEnd w:id="17"/>
    </w:p>
    <w:p w:rsidR="00E450CC" w:rsidRPr="00E450CC" w:rsidRDefault="00E450CC" w:rsidP="00E450CC">
      <w:pPr>
        <w:pStyle w:val="EndNoteBibliography"/>
        <w:spacing w:after="0"/>
        <w:ind w:left="720" w:hanging="720"/>
      </w:pPr>
      <w:bookmarkStart w:id="18" w:name="_ENREF_16"/>
      <w:r w:rsidRPr="00E450CC">
        <w:t xml:space="preserve">Quinn, T. C., Gaydos, C., Shepherd, M., Bobo, L., Hook, E. W., 3rd, Viscidi, R., &amp; Rompalo, A. (1996). Epidemiologic and microbiologic correlates of Chlamydia trachomatis infection in sexual partnerships. </w:t>
      </w:r>
      <w:r w:rsidRPr="00E450CC">
        <w:rPr>
          <w:i/>
        </w:rPr>
        <w:t>JAMA, 276</w:t>
      </w:r>
      <w:r w:rsidRPr="00E450CC">
        <w:t xml:space="preserve">(21), 1737-1742. </w:t>
      </w:r>
      <w:bookmarkEnd w:id="18"/>
    </w:p>
    <w:p w:rsidR="00E450CC" w:rsidRPr="00E450CC" w:rsidRDefault="00E450CC" w:rsidP="00E450CC">
      <w:pPr>
        <w:pStyle w:val="EndNoteBibliography"/>
        <w:spacing w:after="0"/>
        <w:ind w:left="720" w:hanging="720"/>
      </w:pPr>
      <w:bookmarkStart w:id="19" w:name="_ENREF_17"/>
      <w:r w:rsidRPr="00E450CC">
        <w:lastRenderedPageBreak/>
        <w:t xml:space="preserve">Wang, L. Y., Chang, M. H., Burstein, G., &amp; Hocevar Adkins, S. (2018). Human Immunodeficiency Virus, Chlamydia, and Gonorrhea Testing in New York Medicaid-Enrolled Adolescents. </w:t>
      </w:r>
      <w:r w:rsidRPr="00E450CC">
        <w:rPr>
          <w:i/>
        </w:rPr>
        <w:t>Sex Transm Dis, 45</w:t>
      </w:r>
      <w:r w:rsidRPr="00E450CC">
        <w:t>(1), 14-18. doi:10.1097/OLQ.0000000000000686</w:t>
      </w:r>
      <w:bookmarkEnd w:id="19"/>
    </w:p>
    <w:p w:rsidR="00E450CC" w:rsidRPr="00E450CC" w:rsidRDefault="00E450CC" w:rsidP="00E450CC">
      <w:pPr>
        <w:pStyle w:val="EndNoteBibliography"/>
        <w:spacing w:after="0"/>
        <w:ind w:left="720" w:hanging="720"/>
      </w:pPr>
      <w:bookmarkStart w:id="20" w:name="_ENREF_18"/>
      <w:r w:rsidRPr="00E450CC">
        <w:t xml:space="preserve">Wiesenfeld, H. C., Hillier, S. L., Krohn, M. A., Amortegui, A. J., Heine, R. P., Landers, D. V., &amp; Sweet, R. L. (2002). Lower genital tract infection and endometritis: insight into subclinical pelvic inflammatory disease. </w:t>
      </w:r>
      <w:r w:rsidRPr="00E450CC">
        <w:rPr>
          <w:i/>
        </w:rPr>
        <w:t>Obstet Gynecol, 100</w:t>
      </w:r>
      <w:r w:rsidRPr="00E450CC">
        <w:t xml:space="preserve">(3), 456-463. </w:t>
      </w:r>
      <w:bookmarkEnd w:id="20"/>
    </w:p>
    <w:p w:rsidR="00E450CC" w:rsidRPr="00E450CC" w:rsidRDefault="00E450CC" w:rsidP="00E450CC">
      <w:pPr>
        <w:pStyle w:val="EndNoteBibliography"/>
        <w:ind w:left="720" w:hanging="720"/>
      </w:pPr>
      <w:bookmarkStart w:id="21" w:name="_ENREF_19"/>
      <w:r w:rsidRPr="00E450CC">
        <w:t xml:space="preserve">Yeh, J. M., Hook, E. W., 3rd, &amp; Goldie, S. J. (2003). A refined estimate of the average lifetime cost of pelvic inflammatory disease. </w:t>
      </w:r>
      <w:r w:rsidRPr="00E450CC">
        <w:rPr>
          <w:i/>
        </w:rPr>
        <w:t>Sex Transm Dis, 30</w:t>
      </w:r>
      <w:r w:rsidRPr="00E450CC">
        <w:t xml:space="preserve">(5), 369-378. </w:t>
      </w:r>
      <w:bookmarkEnd w:id="21"/>
    </w:p>
    <w:p w:rsidR="004411CA" w:rsidRDefault="00104F57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sectPr w:rsidR="004411CA" w:rsidSect="000F7ADF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type w:val="continuous"/>
          <w:pgSz w:w="12240" w:h="15840"/>
          <w:pgMar w:top="1080" w:right="1080" w:bottom="1080" w:left="1080" w:header="720" w:footer="720" w:gutter="0"/>
          <w:cols w:space="720"/>
          <w:docGrid w:linePitch="360"/>
        </w:sectPr>
      </w:pP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</w:p>
    <w:p w:rsidR="004A6DE8" w:rsidRDefault="004A6DE8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:rsidR="002D61E0" w:rsidRDefault="008C4D5C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8C4D5C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7BDAF6B8" wp14:editId="02BB47AB">
            <wp:extent cx="8686800" cy="5387340"/>
            <wp:effectExtent l="0" t="0" r="0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8686800" cy="5387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61E0" w:rsidRDefault="002D61E0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:rsidR="003907E5" w:rsidRDefault="005A7374" w:rsidP="007D4ED1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 S1</w:t>
      </w:r>
      <w:r w:rsidR="002D61E0" w:rsidRPr="00E93DB7">
        <w:rPr>
          <w:rFonts w:ascii="Times New Roman" w:hAnsi="Times New Roman" w:cs="Times New Roman"/>
          <w:sz w:val="24"/>
          <w:szCs w:val="24"/>
        </w:rPr>
        <w:t xml:space="preserve">. </w:t>
      </w:r>
      <w:r w:rsidR="007C1A2C">
        <w:rPr>
          <w:rFonts w:ascii="Times New Roman" w:hAnsi="Times New Roman" w:cs="Times New Roman"/>
          <w:sz w:val="24"/>
          <w:szCs w:val="24"/>
        </w:rPr>
        <w:t>Disease pathway in chlamydia</w:t>
      </w:r>
      <w:r w:rsidR="002D61E0">
        <w:rPr>
          <w:rFonts w:ascii="Times New Roman" w:hAnsi="Times New Roman" w:cs="Times New Roman"/>
          <w:sz w:val="24"/>
          <w:szCs w:val="24"/>
        </w:rPr>
        <w:t xml:space="preserve"> infected </w:t>
      </w:r>
      <w:r w:rsidR="002D61E0" w:rsidRPr="00E93DB7">
        <w:rPr>
          <w:rFonts w:ascii="Times New Roman" w:hAnsi="Times New Roman" w:cs="Times New Roman"/>
          <w:sz w:val="24"/>
          <w:szCs w:val="24"/>
        </w:rPr>
        <w:t>female students</w:t>
      </w:r>
    </w:p>
    <w:p w:rsidR="003907E5" w:rsidRDefault="003907E5" w:rsidP="002D61E0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3907E5" w:rsidRDefault="003907E5" w:rsidP="002D61E0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3907E5" w:rsidRPr="00E93DB7" w:rsidRDefault="003907E5" w:rsidP="002D61E0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D61E0" w:rsidRDefault="002D61E0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:rsidR="007D4ED1" w:rsidRDefault="008C4D5C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8C4D5C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345DBDDF" wp14:editId="1F03DD58">
            <wp:extent cx="8686800" cy="419862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8686800" cy="4198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D4ED1" w:rsidRDefault="007D4ED1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:rsidR="00F66B96" w:rsidRPr="007D4ED1" w:rsidRDefault="005A7374" w:rsidP="007D4ED1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S2.</w:t>
      </w:r>
      <w:r w:rsidR="003907E5" w:rsidRPr="00BA508F">
        <w:rPr>
          <w:rFonts w:ascii="Times New Roman" w:hAnsi="Times New Roman" w:cs="Times New Roman"/>
        </w:rPr>
        <w:t xml:space="preserve"> </w:t>
      </w:r>
      <w:r w:rsidR="0048768B">
        <w:rPr>
          <w:rFonts w:ascii="Times New Roman" w:hAnsi="Times New Roman" w:cs="Times New Roman"/>
        </w:rPr>
        <w:t xml:space="preserve">Disease pathway in </w:t>
      </w:r>
      <w:r w:rsidR="0076723F">
        <w:rPr>
          <w:rFonts w:ascii="Times New Roman" w:hAnsi="Times New Roman" w:cs="Times New Roman"/>
        </w:rPr>
        <w:t xml:space="preserve">uninfected </w:t>
      </w:r>
      <w:r w:rsidR="0048768B">
        <w:rPr>
          <w:rFonts w:ascii="Times New Roman" w:hAnsi="Times New Roman" w:cs="Times New Roman"/>
        </w:rPr>
        <w:t xml:space="preserve">female partners of infected </w:t>
      </w:r>
      <w:r w:rsidR="003907E5" w:rsidRPr="00BA508F">
        <w:rPr>
          <w:rFonts w:ascii="Times New Roman" w:hAnsi="Times New Roman" w:cs="Times New Roman"/>
        </w:rPr>
        <w:t>male students</w:t>
      </w:r>
      <w:r w:rsidR="0048768B">
        <w:rPr>
          <w:rFonts w:ascii="Times New Roman" w:hAnsi="Times New Roman" w:cs="Times New Roman"/>
        </w:rPr>
        <w:t xml:space="preserve"> who </w:t>
      </w:r>
      <w:r w:rsidR="00C130C5">
        <w:rPr>
          <w:rFonts w:ascii="Times New Roman" w:hAnsi="Times New Roman" w:cs="Times New Roman"/>
        </w:rPr>
        <w:t>had persistent</w:t>
      </w:r>
      <w:r w:rsidR="003C7BFA">
        <w:rPr>
          <w:rFonts w:ascii="Times New Roman" w:hAnsi="Times New Roman" w:cs="Times New Roman"/>
        </w:rPr>
        <w:t xml:space="preserve"> infection or reinfection</w:t>
      </w:r>
    </w:p>
    <w:p w:rsidR="007D4ED1" w:rsidRDefault="007D4ED1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sectPr w:rsidR="007D4ED1" w:rsidSect="00FE70D1">
          <w:pgSz w:w="15840" w:h="12240" w:orient="landscape"/>
          <w:pgMar w:top="1080" w:right="1080" w:bottom="1080" w:left="1080" w:header="720" w:footer="720" w:gutter="0"/>
          <w:cols w:space="720"/>
          <w:docGrid w:linePitch="360"/>
        </w:sectPr>
      </w:pPr>
    </w:p>
    <w:p w:rsidR="00F66B96" w:rsidRDefault="00F66B96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:rsidR="005C619F" w:rsidRDefault="00467A53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467A53">
        <w:drawing>
          <wp:inline distT="0" distB="0" distL="0" distR="0">
            <wp:extent cx="6400800" cy="781621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0800" cy="7816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935C2" w:rsidRDefault="008935C2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:rsidR="00C672EF" w:rsidRDefault="00C672EF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sectPr w:rsidR="00C672EF" w:rsidSect="00FE70D1">
          <w:type w:val="continuous"/>
          <w:pgSz w:w="12240" w:h="15840"/>
          <w:pgMar w:top="1080" w:right="1080" w:bottom="1080" w:left="1080" w:header="720" w:footer="720" w:gutter="0"/>
          <w:cols w:space="720"/>
          <w:docGrid w:linePitch="360"/>
        </w:sectPr>
      </w:pPr>
    </w:p>
    <w:p w:rsidR="002E627D" w:rsidRDefault="002E627D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:rsidR="00F66B96" w:rsidRDefault="00087DA2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087DA2">
        <w:rPr>
          <w:noProof/>
        </w:rPr>
        <w:drawing>
          <wp:inline distT="0" distB="0" distL="0" distR="0">
            <wp:extent cx="8686800" cy="562038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86800" cy="5620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F66B96" w:rsidSect="00FE70D1">
      <w:type w:val="continuous"/>
      <w:pgSz w:w="15840" w:h="12240" w:orient="landscape"/>
      <w:pgMar w:top="1080" w:right="1080" w:bottom="108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D21752" w:rsidRDefault="00D21752" w:rsidP="002658CD">
      <w:pPr>
        <w:spacing w:after="0" w:line="240" w:lineRule="auto"/>
      </w:pPr>
      <w:r>
        <w:separator/>
      </w:r>
    </w:p>
  </w:endnote>
  <w:endnote w:type="continuationSeparator" w:id="0">
    <w:p w:rsidR="00D21752" w:rsidRDefault="00D21752" w:rsidP="002658C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venir 45 Book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D1778" w:rsidRDefault="002D177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39855943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21752" w:rsidRDefault="00D2175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758D2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D21752" w:rsidRDefault="00D2175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D1778" w:rsidRDefault="002D177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D21752" w:rsidRDefault="00D21752" w:rsidP="002658CD">
      <w:pPr>
        <w:spacing w:after="0" w:line="240" w:lineRule="auto"/>
      </w:pPr>
      <w:r>
        <w:separator/>
      </w:r>
    </w:p>
  </w:footnote>
  <w:footnote w:type="continuationSeparator" w:id="0">
    <w:p w:rsidR="00D21752" w:rsidRDefault="00D21752" w:rsidP="002658C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D1778" w:rsidRDefault="002D177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D1778" w:rsidRDefault="002D1778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D1778" w:rsidRDefault="002D177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7D4442"/>
    <w:multiLevelType w:val="hybridMultilevel"/>
    <w:tmpl w:val="00422984"/>
    <w:lvl w:ilvl="0" w:tplc="3BA44F48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6B9664D"/>
    <w:multiLevelType w:val="hybridMultilevel"/>
    <w:tmpl w:val="7234C6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9E47AD9"/>
    <w:multiLevelType w:val="multilevel"/>
    <w:tmpl w:val="5E9033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52AC67E2"/>
    <w:multiLevelType w:val="hybridMultilevel"/>
    <w:tmpl w:val="6A1668E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FC27280"/>
    <w:multiLevelType w:val="hybridMultilevel"/>
    <w:tmpl w:val="D590B4F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6A4A5B8D"/>
    <w:multiLevelType w:val="multilevel"/>
    <w:tmpl w:val="012A24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"/>
  </w:num>
  <w:num w:numId="2">
    <w:abstractNumId w:val="5"/>
  </w:num>
  <w:num w:numId="3">
    <w:abstractNumId w:val="3"/>
  </w:num>
  <w:num w:numId="4">
    <w:abstractNumId w:val="1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3686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pez0t9dmtp0zoedp0c5srv9xxdrsdts2ea5&quot;&gt;My EndNote Library Duval&lt;record-ids&gt;&lt;item&gt;6&lt;/item&gt;&lt;item&gt;8&lt;/item&gt;&lt;item&gt;9&lt;/item&gt;&lt;item&gt;10&lt;/item&gt;&lt;item&gt;13&lt;/item&gt;&lt;item&gt;15&lt;/item&gt;&lt;item&gt;18&lt;/item&gt;&lt;item&gt;19&lt;/item&gt;&lt;item&gt;20&lt;/item&gt;&lt;item&gt;21&lt;/item&gt;&lt;item&gt;22&lt;/item&gt;&lt;item&gt;23&lt;/item&gt;&lt;item&gt;25&lt;/item&gt;&lt;item&gt;26&lt;/item&gt;&lt;item&gt;27&lt;/item&gt;&lt;item&gt;36&lt;/item&gt;&lt;item&gt;81&lt;/item&gt;&lt;item&gt;88&lt;/item&gt;&lt;/record-ids&gt;&lt;/item&gt;&lt;/Libraries&gt;"/>
  </w:docVars>
  <w:rsids>
    <w:rsidRoot w:val="00FA63E5"/>
    <w:rsid w:val="00000438"/>
    <w:rsid w:val="00001225"/>
    <w:rsid w:val="000021D7"/>
    <w:rsid w:val="0000389A"/>
    <w:rsid w:val="00003A37"/>
    <w:rsid w:val="00003CC2"/>
    <w:rsid w:val="00004C2F"/>
    <w:rsid w:val="000062E9"/>
    <w:rsid w:val="000066E7"/>
    <w:rsid w:val="00020303"/>
    <w:rsid w:val="00024420"/>
    <w:rsid w:val="00027B00"/>
    <w:rsid w:val="000306F1"/>
    <w:rsid w:val="00031238"/>
    <w:rsid w:val="00035F23"/>
    <w:rsid w:val="000364FD"/>
    <w:rsid w:val="00040F63"/>
    <w:rsid w:val="000448BC"/>
    <w:rsid w:val="00047AA0"/>
    <w:rsid w:val="0005033D"/>
    <w:rsid w:val="00050A4C"/>
    <w:rsid w:val="00055151"/>
    <w:rsid w:val="00056144"/>
    <w:rsid w:val="000626BF"/>
    <w:rsid w:val="000643D5"/>
    <w:rsid w:val="00065566"/>
    <w:rsid w:val="000659D9"/>
    <w:rsid w:val="00067DCC"/>
    <w:rsid w:val="00071E0A"/>
    <w:rsid w:val="00072A80"/>
    <w:rsid w:val="000803BC"/>
    <w:rsid w:val="00081CB4"/>
    <w:rsid w:val="00086182"/>
    <w:rsid w:val="00087CD6"/>
    <w:rsid w:val="00087DA2"/>
    <w:rsid w:val="00087F65"/>
    <w:rsid w:val="00092C99"/>
    <w:rsid w:val="000934F0"/>
    <w:rsid w:val="000A08B5"/>
    <w:rsid w:val="000A2209"/>
    <w:rsid w:val="000A3A88"/>
    <w:rsid w:val="000A4B10"/>
    <w:rsid w:val="000B010E"/>
    <w:rsid w:val="000B1E01"/>
    <w:rsid w:val="000B2013"/>
    <w:rsid w:val="000B251E"/>
    <w:rsid w:val="000B2C95"/>
    <w:rsid w:val="000B784D"/>
    <w:rsid w:val="000C02A8"/>
    <w:rsid w:val="000C079F"/>
    <w:rsid w:val="000C1C8A"/>
    <w:rsid w:val="000C2260"/>
    <w:rsid w:val="000C402A"/>
    <w:rsid w:val="000D0198"/>
    <w:rsid w:val="000D0E45"/>
    <w:rsid w:val="000D0EA4"/>
    <w:rsid w:val="000D516F"/>
    <w:rsid w:val="000D5C77"/>
    <w:rsid w:val="000D7013"/>
    <w:rsid w:val="000E330F"/>
    <w:rsid w:val="000E5D04"/>
    <w:rsid w:val="000E6873"/>
    <w:rsid w:val="000F2B89"/>
    <w:rsid w:val="000F501F"/>
    <w:rsid w:val="000F5196"/>
    <w:rsid w:val="000F586A"/>
    <w:rsid w:val="000F5FEC"/>
    <w:rsid w:val="000F76C2"/>
    <w:rsid w:val="000F7ADF"/>
    <w:rsid w:val="00101BEC"/>
    <w:rsid w:val="00104F57"/>
    <w:rsid w:val="00107AE1"/>
    <w:rsid w:val="00110714"/>
    <w:rsid w:val="00111460"/>
    <w:rsid w:val="0011343B"/>
    <w:rsid w:val="001143C3"/>
    <w:rsid w:val="0011598D"/>
    <w:rsid w:val="001240A3"/>
    <w:rsid w:val="00127D68"/>
    <w:rsid w:val="00130322"/>
    <w:rsid w:val="0013674B"/>
    <w:rsid w:val="00136DE2"/>
    <w:rsid w:val="00137150"/>
    <w:rsid w:val="00141698"/>
    <w:rsid w:val="00141937"/>
    <w:rsid w:val="00141BE6"/>
    <w:rsid w:val="00142913"/>
    <w:rsid w:val="00142918"/>
    <w:rsid w:val="00143E5F"/>
    <w:rsid w:val="00147942"/>
    <w:rsid w:val="00150121"/>
    <w:rsid w:val="00151BAD"/>
    <w:rsid w:val="00153532"/>
    <w:rsid w:val="00155AB3"/>
    <w:rsid w:val="001617DA"/>
    <w:rsid w:val="001618F4"/>
    <w:rsid w:val="00164FAE"/>
    <w:rsid w:val="00166CA0"/>
    <w:rsid w:val="00166E9E"/>
    <w:rsid w:val="00167B0E"/>
    <w:rsid w:val="00171FDF"/>
    <w:rsid w:val="0017212B"/>
    <w:rsid w:val="0017279F"/>
    <w:rsid w:val="00172B00"/>
    <w:rsid w:val="00176000"/>
    <w:rsid w:val="00176D78"/>
    <w:rsid w:val="00177602"/>
    <w:rsid w:val="00177C4A"/>
    <w:rsid w:val="00177EFD"/>
    <w:rsid w:val="0018014B"/>
    <w:rsid w:val="0018077A"/>
    <w:rsid w:val="001842D4"/>
    <w:rsid w:val="00186A8A"/>
    <w:rsid w:val="00186D3D"/>
    <w:rsid w:val="001906FC"/>
    <w:rsid w:val="00190C61"/>
    <w:rsid w:val="001923EC"/>
    <w:rsid w:val="00195578"/>
    <w:rsid w:val="00195B14"/>
    <w:rsid w:val="00196666"/>
    <w:rsid w:val="00197CC5"/>
    <w:rsid w:val="001A0DCB"/>
    <w:rsid w:val="001A2019"/>
    <w:rsid w:val="001A3F9A"/>
    <w:rsid w:val="001B0BCE"/>
    <w:rsid w:val="001B1562"/>
    <w:rsid w:val="001B3E21"/>
    <w:rsid w:val="001B412B"/>
    <w:rsid w:val="001B41B6"/>
    <w:rsid w:val="001B4568"/>
    <w:rsid w:val="001B71D1"/>
    <w:rsid w:val="001C0300"/>
    <w:rsid w:val="001C0C49"/>
    <w:rsid w:val="001C1372"/>
    <w:rsid w:val="001C192B"/>
    <w:rsid w:val="001C1CDE"/>
    <w:rsid w:val="001C1F89"/>
    <w:rsid w:val="001C263D"/>
    <w:rsid w:val="001C4043"/>
    <w:rsid w:val="001D5E62"/>
    <w:rsid w:val="001D65D2"/>
    <w:rsid w:val="001D75D4"/>
    <w:rsid w:val="001E6362"/>
    <w:rsid w:val="001F5BD4"/>
    <w:rsid w:val="001F7884"/>
    <w:rsid w:val="002005FC"/>
    <w:rsid w:val="0020077B"/>
    <w:rsid w:val="00205959"/>
    <w:rsid w:val="002071EB"/>
    <w:rsid w:val="00211A3E"/>
    <w:rsid w:val="00211C5B"/>
    <w:rsid w:val="00212A12"/>
    <w:rsid w:val="002142F6"/>
    <w:rsid w:val="00214AA6"/>
    <w:rsid w:val="00217359"/>
    <w:rsid w:val="00220470"/>
    <w:rsid w:val="00221B7E"/>
    <w:rsid w:val="00230F04"/>
    <w:rsid w:val="00231A53"/>
    <w:rsid w:val="00234454"/>
    <w:rsid w:val="002426EB"/>
    <w:rsid w:val="00244A25"/>
    <w:rsid w:val="00245EB1"/>
    <w:rsid w:val="002464D2"/>
    <w:rsid w:val="002558CA"/>
    <w:rsid w:val="00255ED2"/>
    <w:rsid w:val="00262CC8"/>
    <w:rsid w:val="002658CD"/>
    <w:rsid w:val="00273E5C"/>
    <w:rsid w:val="00274D0A"/>
    <w:rsid w:val="00280357"/>
    <w:rsid w:val="00281162"/>
    <w:rsid w:val="00281A18"/>
    <w:rsid w:val="00285FCC"/>
    <w:rsid w:val="0029059D"/>
    <w:rsid w:val="0029164E"/>
    <w:rsid w:val="00293709"/>
    <w:rsid w:val="002961C9"/>
    <w:rsid w:val="00296BF8"/>
    <w:rsid w:val="002A03FF"/>
    <w:rsid w:val="002A26F7"/>
    <w:rsid w:val="002A3C71"/>
    <w:rsid w:val="002A601D"/>
    <w:rsid w:val="002A70F1"/>
    <w:rsid w:val="002B01EF"/>
    <w:rsid w:val="002B09FF"/>
    <w:rsid w:val="002B1637"/>
    <w:rsid w:val="002B2BF5"/>
    <w:rsid w:val="002B6DE0"/>
    <w:rsid w:val="002B70F3"/>
    <w:rsid w:val="002B7602"/>
    <w:rsid w:val="002C1425"/>
    <w:rsid w:val="002C2438"/>
    <w:rsid w:val="002C5F23"/>
    <w:rsid w:val="002C6268"/>
    <w:rsid w:val="002C73B8"/>
    <w:rsid w:val="002D1778"/>
    <w:rsid w:val="002D235C"/>
    <w:rsid w:val="002D5A62"/>
    <w:rsid w:val="002D61E0"/>
    <w:rsid w:val="002D7206"/>
    <w:rsid w:val="002E387F"/>
    <w:rsid w:val="002E627D"/>
    <w:rsid w:val="002E684A"/>
    <w:rsid w:val="002E7B5A"/>
    <w:rsid w:val="002F0007"/>
    <w:rsid w:val="002F1C23"/>
    <w:rsid w:val="002F2094"/>
    <w:rsid w:val="002F502C"/>
    <w:rsid w:val="003016A7"/>
    <w:rsid w:val="003017DD"/>
    <w:rsid w:val="00304E41"/>
    <w:rsid w:val="00305244"/>
    <w:rsid w:val="0031018E"/>
    <w:rsid w:val="00312A4C"/>
    <w:rsid w:val="00312BE8"/>
    <w:rsid w:val="00315311"/>
    <w:rsid w:val="00320DBA"/>
    <w:rsid w:val="0032162C"/>
    <w:rsid w:val="00323580"/>
    <w:rsid w:val="00327761"/>
    <w:rsid w:val="00330AC0"/>
    <w:rsid w:val="0033160D"/>
    <w:rsid w:val="00331BDE"/>
    <w:rsid w:val="00335710"/>
    <w:rsid w:val="00335FA9"/>
    <w:rsid w:val="00342379"/>
    <w:rsid w:val="003475F1"/>
    <w:rsid w:val="003517CC"/>
    <w:rsid w:val="0035345D"/>
    <w:rsid w:val="00360D4B"/>
    <w:rsid w:val="00363F5B"/>
    <w:rsid w:val="00364347"/>
    <w:rsid w:val="00366A08"/>
    <w:rsid w:val="00367DF6"/>
    <w:rsid w:val="00371399"/>
    <w:rsid w:val="0037452E"/>
    <w:rsid w:val="00374F4F"/>
    <w:rsid w:val="003766B1"/>
    <w:rsid w:val="003801CB"/>
    <w:rsid w:val="00382E4B"/>
    <w:rsid w:val="00382FA7"/>
    <w:rsid w:val="0038419F"/>
    <w:rsid w:val="00384D34"/>
    <w:rsid w:val="003907E5"/>
    <w:rsid w:val="00394CA1"/>
    <w:rsid w:val="003A3F32"/>
    <w:rsid w:val="003A4FF6"/>
    <w:rsid w:val="003B2B4F"/>
    <w:rsid w:val="003B3E73"/>
    <w:rsid w:val="003B4FBE"/>
    <w:rsid w:val="003B5EDC"/>
    <w:rsid w:val="003C341E"/>
    <w:rsid w:val="003C6351"/>
    <w:rsid w:val="003C7BFA"/>
    <w:rsid w:val="003D4F86"/>
    <w:rsid w:val="003D77CD"/>
    <w:rsid w:val="003E040D"/>
    <w:rsid w:val="003E4707"/>
    <w:rsid w:val="003E52E4"/>
    <w:rsid w:val="003E7D3F"/>
    <w:rsid w:val="003F170C"/>
    <w:rsid w:val="003F22FF"/>
    <w:rsid w:val="003F4AAE"/>
    <w:rsid w:val="00403468"/>
    <w:rsid w:val="00403D3C"/>
    <w:rsid w:val="00404429"/>
    <w:rsid w:val="004076F9"/>
    <w:rsid w:val="00407F22"/>
    <w:rsid w:val="00407F24"/>
    <w:rsid w:val="00412308"/>
    <w:rsid w:val="0041633E"/>
    <w:rsid w:val="004215D1"/>
    <w:rsid w:val="004263D6"/>
    <w:rsid w:val="00426E9F"/>
    <w:rsid w:val="00427755"/>
    <w:rsid w:val="00430D75"/>
    <w:rsid w:val="00432958"/>
    <w:rsid w:val="00434B4C"/>
    <w:rsid w:val="00435033"/>
    <w:rsid w:val="004356C9"/>
    <w:rsid w:val="00440509"/>
    <w:rsid w:val="004411CA"/>
    <w:rsid w:val="00443723"/>
    <w:rsid w:val="004448DC"/>
    <w:rsid w:val="004449D5"/>
    <w:rsid w:val="0044619C"/>
    <w:rsid w:val="004462D6"/>
    <w:rsid w:val="00446EBC"/>
    <w:rsid w:val="00447412"/>
    <w:rsid w:val="00447ED1"/>
    <w:rsid w:val="0045535C"/>
    <w:rsid w:val="00460E41"/>
    <w:rsid w:val="00467652"/>
    <w:rsid w:val="00467A53"/>
    <w:rsid w:val="00467EC1"/>
    <w:rsid w:val="00473EA4"/>
    <w:rsid w:val="00475FFC"/>
    <w:rsid w:val="0047614E"/>
    <w:rsid w:val="0047650B"/>
    <w:rsid w:val="00476B4E"/>
    <w:rsid w:val="004810A3"/>
    <w:rsid w:val="00483047"/>
    <w:rsid w:val="00483D12"/>
    <w:rsid w:val="0048768B"/>
    <w:rsid w:val="004917E6"/>
    <w:rsid w:val="004951D7"/>
    <w:rsid w:val="004A0651"/>
    <w:rsid w:val="004A3BDB"/>
    <w:rsid w:val="004A3F53"/>
    <w:rsid w:val="004A5F0B"/>
    <w:rsid w:val="004A6DE8"/>
    <w:rsid w:val="004B01F3"/>
    <w:rsid w:val="004B0A86"/>
    <w:rsid w:val="004B37DD"/>
    <w:rsid w:val="004B42F3"/>
    <w:rsid w:val="004B5531"/>
    <w:rsid w:val="004B6CEE"/>
    <w:rsid w:val="004C03A3"/>
    <w:rsid w:val="004C4704"/>
    <w:rsid w:val="004C57F2"/>
    <w:rsid w:val="004C6875"/>
    <w:rsid w:val="004C6D00"/>
    <w:rsid w:val="004C6EF7"/>
    <w:rsid w:val="004D46C6"/>
    <w:rsid w:val="004D6527"/>
    <w:rsid w:val="004D66B5"/>
    <w:rsid w:val="004F0801"/>
    <w:rsid w:val="004F46BF"/>
    <w:rsid w:val="004F479E"/>
    <w:rsid w:val="00501AED"/>
    <w:rsid w:val="00503C27"/>
    <w:rsid w:val="00505C2B"/>
    <w:rsid w:val="00507EAC"/>
    <w:rsid w:val="0051766D"/>
    <w:rsid w:val="00521A9A"/>
    <w:rsid w:val="00522FC4"/>
    <w:rsid w:val="0052488F"/>
    <w:rsid w:val="00525867"/>
    <w:rsid w:val="00532071"/>
    <w:rsid w:val="00536C9C"/>
    <w:rsid w:val="00536D0E"/>
    <w:rsid w:val="00537840"/>
    <w:rsid w:val="005412C0"/>
    <w:rsid w:val="00542F3B"/>
    <w:rsid w:val="00544BC4"/>
    <w:rsid w:val="00544C18"/>
    <w:rsid w:val="00544D1D"/>
    <w:rsid w:val="005473A5"/>
    <w:rsid w:val="00547686"/>
    <w:rsid w:val="00551EAB"/>
    <w:rsid w:val="005561AE"/>
    <w:rsid w:val="005645DF"/>
    <w:rsid w:val="00565F24"/>
    <w:rsid w:val="00570CE5"/>
    <w:rsid w:val="0057511E"/>
    <w:rsid w:val="00576C58"/>
    <w:rsid w:val="00581FA7"/>
    <w:rsid w:val="0058216F"/>
    <w:rsid w:val="005830D4"/>
    <w:rsid w:val="0058546A"/>
    <w:rsid w:val="005864C0"/>
    <w:rsid w:val="00587BAB"/>
    <w:rsid w:val="00592F64"/>
    <w:rsid w:val="00593FB1"/>
    <w:rsid w:val="00594961"/>
    <w:rsid w:val="00596997"/>
    <w:rsid w:val="00597DBA"/>
    <w:rsid w:val="005A1064"/>
    <w:rsid w:val="005A3320"/>
    <w:rsid w:val="005A47B1"/>
    <w:rsid w:val="005A685D"/>
    <w:rsid w:val="005A7374"/>
    <w:rsid w:val="005A759D"/>
    <w:rsid w:val="005B19F2"/>
    <w:rsid w:val="005B2B1A"/>
    <w:rsid w:val="005B4E6F"/>
    <w:rsid w:val="005B683E"/>
    <w:rsid w:val="005C1DD1"/>
    <w:rsid w:val="005C32C4"/>
    <w:rsid w:val="005C619F"/>
    <w:rsid w:val="005D08EE"/>
    <w:rsid w:val="005D2784"/>
    <w:rsid w:val="005D6A08"/>
    <w:rsid w:val="005D6B1E"/>
    <w:rsid w:val="005D757F"/>
    <w:rsid w:val="005E2016"/>
    <w:rsid w:val="005E6362"/>
    <w:rsid w:val="005E7E24"/>
    <w:rsid w:val="005F28A3"/>
    <w:rsid w:val="005F6ABE"/>
    <w:rsid w:val="006001EE"/>
    <w:rsid w:val="006008F1"/>
    <w:rsid w:val="006012E9"/>
    <w:rsid w:val="0060354C"/>
    <w:rsid w:val="0060384D"/>
    <w:rsid w:val="00604823"/>
    <w:rsid w:val="00607507"/>
    <w:rsid w:val="00607AD6"/>
    <w:rsid w:val="006103A0"/>
    <w:rsid w:val="006132CC"/>
    <w:rsid w:val="00615CFB"/>
    <w:rsid w:val="00620809"/>
    <w:rsid w:val="00626B7A"/>
    <w:rsid w:val="0063090C"/>
    <w:rsid w:val="00632003"/>
    <w:rsid w:val="00633B9C"/>
    <w:rsid w:val="006341DF"/>
    <w:rsid w:val="00634217"/>
    <w:rsid w:val="00637FDD"/>
    <w:rsid w:val="00641A1E"/>
    <w:rsid w:val="00650646"/>
    <w:rsid w:val="00655625"/>
    <w:rsid w:val="00656C4F"/>
    <w:rsid w:val="00656CC6"/>
    <w:rsid w:val="006603ED"/>
    <w:rsid w:val="00661B08"/>
    <w:rsid w:val="006659CB"/>
    <w:rsid w:val="00666C2F"/>
    <w:rsid w:val="00676ABA"/>
    <w:rsid w:val="00677BF3"/>
    <w:rsid w:val="00680D0C"/>
    <w:rsid w:val="00680F04"/>
    <w:rsid w:val="00684831"/>
    <w:rsid w:val="00685E5D"/>
    <w:rsid w:val="00691CFE"/>
    <w:rsid w:val="006927C1"/>
    <w:rsid w:val="006961A2"/>
    <w:rsid w:val="0069685E"/>
    <w:rsid w:val="0069689F"/>
    <w:rsid w:val="00696A99"/>
    <w:rsid w:val="006A054F"/>
    <w:rsid w:val="006A1695"/>
    <w:rsid w:val="006A2E62"/>
    <w:rsid w:val="006A435B"/>
    <w:rsid w:val="006A73D3"/>
    <w:rsid w:val="006B1C1C"/>
    <w:rsid w:val="006B1DDC"/>
    <w:rsid w:val="006B7056"/>
    <w:rsid w:val="006C5B27"/>
    <w:rsid w:val="006C7221"/>
    <w:rsid w:val="006C7A4F"/>
    <w:rsid w:val="006D0F17"/>
    <w:rsid w:val="006D20B9"/>
    <w:rsid w:val="006D22E6"/>
    <w:rsid w:val="006D292C"/>
    <w:rsid w:val="006D2BA8"/>
    <w:rsid w:val="006D344E"/>
    <w:rsid w:val="006D3EE0"/>
    <w:rsid w:val="006D6AF7"/>
    <w:rsid w:val="006D77F5"/>
    <w:rsid w:val="006E0132"/>
    <w:rsid w:val="006E66AC"/>
    <w:rsid w:val="006F3892"/>
    <w:rsid w:val="006F55F7"/>
    <w:rsid w:val="006F68A1"/>
    <w:rsid w:val="00702544"/>
    <w:rsid w:val="00707517"/>
    <w:rsid w:val="00714BB4"/>
    <w:rsid w:val="00714C52"/>
    <w:rsid w:val="00715C15"/>
    <w:rsid w:val="00721BEB"/>
    <w:rsid w:val="00723769"/>
    <w:rsid w:val="007255D4"/>
    <w:rsid w:val="00730AB1"/>
    <w:rsid w:val="0073191E"/>
    <w:rsid w:val="00732B7A"/>
    <w:rsid w:val="0073355E"/>
    <w:rsid w:val="00736AD0"/>
    <w:rsid w:val="00737FC5"/>
    <w:rsid w:val="0074264B"/>
    <w:rsid w:val="00743703"/>
    <w:rsid w:val="007438D0"/>
    <w:rsid w:val="0074424D"/>
    <w:rsid w:val="00745931"/>
    <w:rsid w:val="007459CE"/>
    <w:rsid w:val="00747EC5"/>
    <w:rsid w:val="00750599"/>
    <w:rsid w:val="00750F41"/>
    <w:rsid w:val="00752600"/>
    <w:rsid w:val="0075450B"/>
    <w:rsid w:val="00754DBB"/>
    <w:rsid w:val="00754F82"/>
    <w:rsid w:val="00763C32"/>
    <w:rsid w:val="00764865"/>
    <w:rsid w:val="00764E9F"/>
    <w:rsid w:val="0076723F"/>
    <w:rsid w:val="00773FA2"/>
    <w:rsid w:val="00774CD2"/>
    <w:rsid w:val="00775031"/>
    <w:rsid w:val="00775CE8"/>
    <w:rsid w:val="00777357"/>
    <w:rsid w:val="0077799C"/>
    <w:rsid w:val="00777B5C"/>
    <w:rsid w:val="007813A6"/>
    <w:rsid w:val="00781595"/>
    <w:rsid w:val="00781B53"/>
    <w:rsid w:val="00783114"/>
    <w:rsid w:val="00783284"/>
    <w:rsid w:val="00784A09"/>
    <w:rsid w:val="007873EA"/>
    <w:rsid w:val="00787E2D"/>
    <w:rsid w:val="007A1A29"/>
    <w:rsid w:val="007A403A"/>
    <w:rsid w:val="007A689D"/>
    <w:rsid w:val="007A72C7"/>
    <w:rsid w:val="007B07A4"/>
    <w:rsid w:val="007B226F"/>
    <w:rsid w:val="007B3A81"/>
    <w:rsid w:val="007B7671"/>
    <w:rsid w:val="007C06DE"/>
    <w:rsid w:val="007C1A2C"/>
    <w:rsid w:val="007C6896"/>
    <w:rsid w:val="007D12EF"/>
    <w:rsid w:val="007D1D6F"/>
    <w:rsid w:val="007D275E"/>
    <w:rsid w:val="007D2FC3"/>
    <w:rsid w:val="007D35CE"/>
    <w:rsid w:val="007D4ED1"/>
    <w:rsid w:val="007D5B09"/>
    <w:rsid w:val="007D6471"/>
    <w:rsid w:val="007D6953"/>
    <w:rsid w:val="007D7147"/>
    <w:rsid w:val="007E2117"/>
    <w:rsid w:val="007E5FD4"/>
    <w:rsid w:val="007F0590"/>
    <w:rsid w:val="007F07A7"/>
    <w:rsid w:val="007F1748"/>
    <w:rsid w:val="007F21DA"/>
    <w:rsid w:val="007F2B45"/>
    <w:rsid w:val="00800875"/>
    <w:rsid w:val="00802ECF"/>
    <w:rsid w:val="00803B2F"/>
    <w:rsid w:val="00806B6A"/>
    <w:rsid w:val="00806EBF"/>
    <w:rsid w:val="00807B20"/>
    <w:rsid w:val="0081209F"/>
    <w:rsid w:val="0081276C"/>
    <w:rsid w:val="00812ACC"/>
    <w:rsid w:val="00822133"/>
    <w:rsid w:val="00824666"/>
    <w:rsid w:val="0082595F"/>
    <w:rsid w:val="0082670D"/>
    <w:rsid w:val="00826B21"/>
    <w:rsid w:val="00827119"/>
    <w:rsid w:val="008279D7"/>
    <w:rsid w:val="00833BFD"/>
    <w:rsid w:val="008406ED"/>
    <w:rsid w:val="00843D14"/>
    <w:rsid w:val="00847BD6"/>
    <w:rsid w:val="00851775"/>
    <w:rsid w:val="00854620"/>
    <w:rsid w:val="00857DA8"/>
    <w:rsid w:val="008605FD"/>
    <w:rsid w:val="008611FD"/>
    <w:rsid w:val="0086133B"/>
    <w:rsid w:val="00861D9E"/>
    <w:rsid w:val="00863ABB"/>
    <w:rsid w:val="00863FA6"/>
    <w:rsid w:val="00864348"/>
    <w:rsid w:val="008654C2"/>
    <w:rsid w:val="00865872"/>
    <w:rsid w:val="00866A06"/>
    <w:rsid w:val="00867552"/>
    <w:rsid w:val="008678D4"/>
    <w:rsid w:val="00867C21"/>
    <w:rsid w:val="00871A36"/>
    <w:rsid w:val="00871C4F"/>
    <w:rsid w:val="00875249"/>
    <w:rsid w:val="008768BC"/>
    <w:rsid w:val="008836AE"/>
    <w:rsid w:val="0088432C"/>
    <w:rsid w:val="008877B7"/>
    <w:rsid w:val="00892476"/>
    <w:rsid w:val="008935C2"/>
    <w:rsid w:val="00893AA0"/>
    <w:rsid w:val="008944A3"/>
    <w:rsid w:val="008A0145"/>
    <w:rsid w:val="008A43F6"/>
    <w:rsid w:val="008A503E"/>
    <w:rsid w:val="008A5A54"/>
    <w:rsid w:val="008A5F15"/>
    <w:rsid w:val="008A774F"/>
    <w:rsid w:val="008B05FC"/>
    <w:rsid w:val="008B0F0A"/>
    <w:rsid w:val="008B1D3F"/>
    <w:rsid w:val="008B3EED"/>
    <w:rsid w:val="008C269E"/>
    <w:rsid w:val="008C36C5"/>
    <w:rsid w:val="008C4D5C"/>
    <w:rsid w:val="008C52E8"/>
    <w:rsid w:val="008C5AFD"/>
    <w:rsid w:val="008D37E2"/>
    <w:rsid w:val="008D3F64"/>
    <w:rsid w:val="008D470E"/>
    <w:rsid w:val="008D6B00"/>
    <w:rsid w:val="008E0713"/>
    <w:rsid w:val="008E1800"/>
    <w:rsid w:val="008E4447"/>
    <w:rsid w:val="008E4CDF"/>
    <w:rsid w:val="008E4CF8"/>
    <w:rsid w:val="008F2D8E"/>
    <w:rsid w:val="00901129"/>
    <w:rsid w:val="00905F7F"/>
    <w:rsid w:val="00912B58"/>
    <w:rsid w:val="00912CC3"/>
    <w:rsid w:val="00916975"/>
    <w:rsid w:val="00920D21"/>
    <w:rsid w:val="00921E6B"/>
    <w:rsid w:val="00922711"/>
    <w:rsid w:val="00923B67"/>
    <w:rsid w:val="00923F88"/>
    <w:rsid w:val="00925C03"/>
    <w:rsid w:val="00926128"/>
    <w:rsid w:val="00926C01"/>
    <w:rsid w:val="00927453"/>
    <w:rsid w:val="0093001A"/>
    <w:rsid w:val="00930610"/>
    <w:rsid w:val="009306F4"/>
    <w:rsid w:val="0093132C"/>
    <w:rsid w:val="00937BD6"/>
    <w:rsid w:val="009417C9"/>
    <w:rsid w:val="009425AC"/>
    <w:rsid w:val="00945F4B"/>
    <w:rsid w:val="00947680"/>
    <w:rsid w:val="00952206"/>
    <w:rsid w:val="00953DC2"/>
    <w:rsid w:val="00962046"/>
    <w:rsid w:val="0096526D"/>
    <w:rsid w:val="0096651B"/>
    <w:rsid w:val="00967B53"/>
    <w:rsid w:val="00974693"/>
    <w:rsid w:val="009774DE"/>
    <w:rsid w:val="00981F68"/>
    <w:rsid w:val="00984CEE"/>
    <w:rsid w:val="00987852"/>
    <w:rsid w:val="00990F73"/>
    <w:rsid w:val="009943C3"/>
    <w:rsid w:val="0099452D"/>
    <w:rsid w:val="009A35B7"/>
    <w:rsid w:val="009A37DA"/>
    <w:rsid w:val="009A5406"/>
    <w:rsid w:val="009A5E7E"/>
    <w:rsid w:val="009A6334"/>
    <w:rsid w:val="009A63EA"/>
    <w:rsid w:val="009A7849"/>
    <w:rsid w:val="009B2DD0"/>
    <w:rsid w:val="009B478D"/>
    <w:rsid w:val="009C1591"/>
    <w:rsid w:val="009C3590"/>
    <w:rsid w:val="009C4695"/>
    <w:rsid w:val="009C494C"/>
    <w:rsid w:val="009C53D9"/>
    <w:rsid w:val="009C75F4"/>
    <w:rsid w:val="009D13EA"/>
    <w:rsid w:val="009D2DB2"/>
    <w:rsid w:val="009D4F90"/>
    <w:rsid w:val="009D6A02"/>
    <w:rsid w:val="009E1F67"/>
    <w:rsid w:val="009E26A4"/>
    <w:rsid w:val="009E643A"/>
    <w:rsid w:val="009E7FD8"/>
    <w:rsid w:val="009F0E0E"/>
    <w:rsid w:val="009F40E8"/>
    <w:rsid w:val="00A018A0"/>
    <w:rsid w:val="00A01A18"/>
    <w:rsid w:val="00A01BCC"/>
    <w:rsid w:val="00A05868"/>
    <w:rsid w:val="00A05E27"/>
    <w:rsid w:val="00A07F47"/>
    <w:rsid w:val="00A14B23"/>
    <w:rsid w:val="00A17AF8"/>
    <w:rsid w:val="00A231D1"/>
    <w:rsid w:val="00A3385C"/>
    <w:rsid w:val="00A34611"/>
    <w:rsid w:val="00A45520"/>
    <w:rsid w:val="00A464B0"/>
    <w:rsid w:val="00A53703"/>
    <w:rsid w:val="00A5397B"/>
    <w:rsid w:val="00A53E58"/>
    <w:rsid w:val="00A5414C"/>
    <w:rsid w:val="00A5504A"/>
    <w:rsid w:val="00A5601E"/>
    <w:rsid w:val="00A56034"/>
    <w:rsid w:val="00A60502"/>
    <w:rsid w:val="00A65790"/>
    <w:rsid w:val="00A66540"/>
    <w:rsid w:val="00A66576"/>
    <w:rsid w:val="00A672D0"/>
    <w:rsid w:val="00A830C7"/>
    <w:rsid w:val="00A90389"/>
    <w:rsid w:val="00A93ADA"/>
    <w:rsid w:val="00A94C66"/>
    <w:rsid w:val="00A95F5B"/>
    <w:rsid w:val="00A96CA7"/>
    <w:rsid w:val="00A972EE"/>
    <w:rsid w:val="00AA6D8E"/>
    <w:rsid w:val="00AA756E"/>
    <w:rsid w:val="00AB15AE"/>
    <w:rsid w:val="00AB30DA"/>
    <w:rsid w:val="00AB5C00"/>
    <w:rsid w:val="00AC037B"/>
    <w:rsid w:val="00AC0ED3"/>
    <w:rsid w:val="00AC1579"/>
    <w:rsid w:val="00AC70F8"/>
    <w:rsid w:val="00AE05E3"/>
    <w:rsid w:val="00AE13F3"/>
    <w:rsid w:val="00AE2904"/>
    <w:rsid w:val="00AE3584"/>
    <w:rsid w:val="00AE4793"/>
    <w:rsid w:val="00AE50EE"/>
    <w:rsid w:val="00AE5E95"/>
    <w:rsid w:val="00AE62CD"/>
    <w:rsid w:val="00AF0731"/>
    <w:rsid w:val="00AF0B60"/>
    <w:rsid w:val="00AF2239"/>
    <w:rsid w:val="00AF22A5"/>
    <w:rsid w:val="00AF23B5"/>
    <w:rsid w:val="00AF529D"/>
    <w:rsid w:val="00AF772A"/>
    <w:rsid w:val="00B016EB"/>
    <w:rsid w:val="00B043F8"/>
    <w:rsid w:val="00B10C65"/>
    <w:rsid w:val="00B11D47"/>
    <w:rsid w:val="00B15950"/>
    <w:rsid w:val="00B17664"/>
    <w:rsid w:val="00B17A0F"/>
    <w:rsid w:val="00B202D9"/>
    <w:rsid w:val="00B22D4A"/>
    <w:rsid w:val="00B24E80"/>
    <w:rsid w:val="00B27458"/>
    <w:rsid w:val="00B27475"/>
    <w:rsid w:val="00B30108"/>
    <w:rsid w:val="00B3092D"/>
    <w:rsid w:val="00B330A5"/>
    <w:rsid w:val="00B3386A"/>
    <w:rsid w:val="00B36548"/>
    <w:rsid w:val="00B37576"/>
    <w:rsid w:val="00B4088A"/>
    <w:rsid w:val="00B41B45"/>
    <w:rsid w:val="00B45E26"/>
    <w:rsid w:val="00B64814"/>
    <w:rsid w:val="00B73662"/>
    <w:rsid w:val="00B77DA4"/>
    <w:rsid w:val="00B854C4"/>
    <w:rsid w:val="00B96F3D"/>
    <w:rsid w:val="00B96F5D"/>
    <w:rsid w:val="00BA3254"/>
    <w:rsid w:val="00BA7685"/>
    <w:rsid w:val="00BA76C8"/>
    <w:rsid w:val="00BA7856"/>
    <w:rsid w:val="00BB1363"/>
    <w:rsid w:val="00BB4029"/>
    <w:rsid w:val="00BB45A3"/>
    <w:rsid w:val="00BC2F2E"/>
    <w:rsid w:val="00BC33AA"/>
    <w:rsid w:val="00BC79C5"/>
    <w:rsid w:val="00BC7A33"/>
    <w:rsid w:val="00BD26E2"/>
    <w:rsid w:val="00BD2F03"/>
    <w:rsid w:val="00BD540A"/>
    <w:rsid w:val="00BE0230"/>
    <w:rsid w:val="00BE17EF"/>
    <w:rsid w:val="00BE1942"/>
    <w:rsid w:val="00BE6E1E"/>
    <w:rsid w:val="00BE753E"/>
    <w:rsid w:val="00BF14D2"/>
    <w:rsid w:val="00BF3753"/>
    <w:rsid w:val="00BF3891"/>
    <w:rsid w:val="00BF3927"/>
    <w:rsid w:val="00BF4A7D"/>
    <w:rsid w:val="00BF5ED1"/>
    <w:rsid w:val="00C00262"/>
    <w:rsid w:val="00C003AF"/>
    <w:rsid w:val="00C00CA2"/>
    <w:rsid w:val="00C017AC"/>
    <w:rsid w:val="00C024BF"/>
    <w:rsid w:val="00C06CA0"/>
    <w:rsid w:val="00C07EE1"/>
    <w:rsid w:val="00C10639"/>
    <w:rsid w:val="00C130C5"/>
    <w:rsid w:val="00C147BE"/>
    <w:rsid w:val="00C22E0C"/>
    <w:rsid w:val="00C2430A"/>
    <w:rsid w:val="00C24335"/>
    <w:rsid w:val="00C2580D"/>
    <w:rsid w:val="00C2736D"/>
    <w:rsid w:val="00C37315"/>
    <w:rsid w:val="00C4195C"/>
    <w:rsid w:val="00C443A1"/>
    <w:rsid w:val="00C44A72"/>
    <w:rsid w:val="00C4592A"/>
    <w:rsid w:val="00C46B4A"/>
    <w:rsid w:val="00C47743"/>
    <w:rsid w:val="00C47D06"/>
    <w:rsid w:val="00C5000D"/>
    <w:rsid w:val="00C51F78"/>
    <w:rsid w:val="00C53524"/>
    <w:rsid w:val="00C55962"/>
    <w:rsid w:val="00C56143"/>
    <w:rsid w:val="00C60242"/>
    <w:rsid w:val="00C62ED7"/>
    <w:rsid w:val="00C63903"/>
    <w:rsid w:val="00C64D2D"/>
    <w:rsid w:val="00C6510D"/>
    <w:rsid w:val="00C672EF"/>
    <w:rsid w:val="00C7061B"/>
    <w:rsid w:val="00C73801"/>
    <w:rsid w:val="00C74713"/>
    <w:rsid w:val="00C82CF8"/>
    <w:rsid w:val="00C8439D"/>
    <w:rsid w:val="00C85689"/>
    <w:rsid w:val="00C879DA"/>
    <w:rsid w:val="00C9409C"/>
    <w:rsid w:val="00C95AA9"/>
    <w:rsid w:val="00C95B21"/>
    <w:rsid w:val="00CA29E1"/>
    <w:rsid w:val="00CA37E8"/>
    <w:rsid w:val="00CA4607"/>
    <w:rsid w:val="00CA6AEB"/>
    <w:rsid w:val="00CB111A"/>
    <w:rsid w:val="00CB2534"/>
    <w:rsid w:val="00CB37FF"/>
    <w:rsid w:val="00CB69AE"/>
    <w:rsid w:val="00CB7A01"/>
    <w:rsid w:val="00CD0093"/>
    <w:rsid w:val="00CD02FC"/>
    <w:rsid w:val="00CD3E47"/>
    <w:rsid w:val="00CD4256"/>
    <w:rsid w:val="00CD7948"/>
    <w:rsid w:val="00CE0BC8"/>
    <w:rsid w:val="00CE388C"/>
    <w:rsid w:val="00CE7038"/>
    <w:rsid w:val="00CF0E37"/>
    <w:rsid w:val="00CF67BE"/>
    <w:rsid w:val="00CF76DC"/>
    <w:rsid w:val="00CF77E0"/>
    <w:rsid w:val="00D009D4"/>
    <w:rsid w:val="00D034B9"/>
    <w:rsid w:val="00D048BE"/>
    <w:rsid w:val="00D0647C"/>
    <w:rsid w:val="00D10051"/>
    <w:rsid w:val="00D175FB"/>
    <w:rsid w:val="00D21752"/>
    <w:rsid w:val="00D2332E"/>
    <w:rsid w:val="00D26908"/>
    <w:rsid w:val="00D2731E"/>
    <w:rsid w:val="00D30A5F"/>
    <w:rsid w:val="00D33CB7"/>
    <w:rsid w:val="00D35CB4"/>
    <w:rsid w:val="00D36A48"/>
    <w:rsid w:val="00D43E2D"/>
    <w:rsid w:val="00D440B3"/>
    <w:rsid w:val="00D44F13"/>
    <w:rsid w:val="00D46F69"/>
    <w:rsid w:val="00D477BF"/>
    <w:rsid w:val="00D47C9D"/>
    <w:rsid w:val="00D502DC"/>
    <w:rsid w:val="00D50D31"/>
    <w:rsid w:val="00D53FF8"/>
    <w:rsid w:val="00D54A9B"/>
    <w:rsid w:val="00D63127"/>
    <w:rsid w:val="00D66F41"/>
    <w:rsid w:val="00D723E7"/>
    <w:rsid w:val="00D73811"/>
    <w:rsid w:val="00D77756"/>
    <w:rsid w:val="00D80A6D"/>
    <w:rsid w:val="00D81E95"/>
    <w:rsid w:val="00D821A4"/>
    <w:rsid w:val="00D84CBB"/>
    <w:rsid w:val="00D926C9"/>
    <w:rsid w:val="00D93FB7"/>
    <w:rsid w:val="00D94F14"/>
    <w:rsid w:val="00D95C67"/>
    <w:rsid w:val="00DA27DC"/>
    <w:rsid w:val="00DA52B9"/>
    <w:rsid w:val="00DB0858"/>
    <w:rsid w:val="00DB24A7"/>
    <w:rsid w:val="00DB370A"/>
    <w:rsid w:val="00DB3F5E"/>
    <w:rsid w:val="00DB50E4"/>
    <w:rsid w:val="00DB5E04"/>
    <w:rsid w:val="00DB7A36"/>
    <w:rsid w:val="00DC27D6"/>
    <w:rsid w:val="00DC4DB7"/>
    <w:rsid w:val="00DC6248"/>
    <w:rsid w:val="00DC67CB"/>
    <w:rsid w:val="00DD0A00"/>
    <w:rsid w:val="00DD16B6"/>
    <w:rsid w:val="00DD2EE6"/>
    <w:rsid w:val="00DE22FD"/>
    <w:rsid w:val="00DE2BB1"/>
    <w:rsid w:val="00DE5760"/>
    <w:rsid w:val="00DE6698"/>
    <w:rsid w:val="00DE7D57"/>
    <w:rsid w:val="00DF6FCE"/>
    <w:rsid w:val="00E00CBF"/>
    <w:rsid w:val="00E04B3A"/>
    <w:rsid w:val="00E1229C"/>
    <w:rsid w:val="00E164CF"/>
    <w:rsid w:val="00E2247D"/>
    <w:rsid w:val="00E23C19"/>
    <w:rsid w:val="00E25B44"/>
    <w:rsid w:val="00E26B24"/>
    <w:rsid w:val="00E316C9"/>
    <w:rsid w:val="00E330BD"/>
    <w:rsid w:val="00E33C46"/>
    <w:rsid w:val="00E36BDE"/>
    <w:rsid w:val="00E36E75"/>
    <w:rsid w:val="00E37234"/>
    <w:rsid w:val="00E40222"/>
    <w:rsid w:val="00E42896"/>
    <w:rsid w:val="00E4296D"/>
    <w:rsid w:val="00E42B23"/>
    <w:rsid w:val="00E43AE0"/>
    <w:rsid w:val="00E450CC"/>
    <w:rsid w:val="00E50D6B"/>
    <w:rsid w:val="00E52A0C"/>
    <w:rsid w:val="00E54E3D"/>
    <w:rsid w:val="00E57C4B"/>
    <w:rsid w:val="00E6205A"/>
    <w:rsid w:val="00E644E6"/>
    <w:rsid w:val="00E70A95"/>
    <w:rsid w:val="00E72ADC"/>
    <w:rsid w:val="00E757B8"/>
    <w:rsid w:val="00E7662E"/>
    <w:rsid w:val="00E76936"/>
    <w:rsid w:val="00E81C2A"/>
    <w:rsid w:val="00E8471F"/>
    <w:rsid w:val="00E84EE2"/>
    <w:rsid w:val="00E87B13"/>
    <w:rsid w:val="00E92A6F"/>
    <w:rsid w:val="00EA05BB"/>
    <w:rsid w:val="00EB398A"/>
    <w:rsid w:val="00EB56CA"/>
    <w:rsid w:val="00EB6193"/>
    <w:rsid w:val="00EB7AD5"/>
    <w:rsid w:val="00EC112F"/>
    <w:rsid w:val="00EC191A"/>
    <w:rsid w:val="00EC232E"/>
    <w:rsid w:val="00EC3416"/>
    <w:rsid w:val="00EC3AB2"/>
    <w:rsid w:val="00EC516E"/>
    <w:rsid w:val="00EC74F4"/>
    <w:rsid w:val="00ED0C06"/>
    <w:rsid w:val="00ED2D96"/>
    <w:rsid w:val="00ED5543"/>
    <w:rsid w:val="00EE0B51"/>
    <w:rsid w:val="00EE2A26"/>
    <w:rsid w:val="00EE5941"/>
    <w:rsid w:val="00EF0418"/>
    <w:rsid w:val="00EF1FAC"/>
    <w:rsid w:val="00EF36CC"/>
    <w:rsid w:val="00EF5583"/>
    <w:rsid w:val="00EF78A9"/>
    <w:rsid w:val="00F01473"/>
    <w:rsid w:val="00F01ACF"/>
    <w:rsid w:val="00F07641"/>
    <w:rsid w:val="00F11FE8"/>
    <w:rsid w:val="00F12331"/>
    <w:rsid w:val="00F1308A"/>
    <w:rsid w:val="00F1336B"/>
    <w:rsid w:val="00F16219"/>
    <w:rsid w:val="00F1633B"/>
    <w:rsid w:val="00F17E0B"/>
    <w:rsid w:val="00F216FF"/>
    <w:rsid w:val="00F26471"/>
    <w:rsid w:val="00F3527D"/>
    <w:rsid w:val="00F40F70"/>
    <w:rsid w:val="00F42E4C"/>
    <w:rsid w:val="00F437BF"/>
    <w:rsid w:val="00F43C16"/>
    <w:rsid w:val="00F459BF"/>
    <w:rsid w:val="00F5397C"/>
    <w:rsid w:val="00F611BB"/>
    <w:rsid w:val="00F645C3"/>
    <w:rsid w:val="00F65E95"/>
    <w:rsid w:val="00F66B96"/>
    <w:rsid w:val="00F708E3"/>
    <w:rsid w:val="00F74256"/>
    <w:rsid w:val="00F758D2"/>
    <w:rsid w:val="00F76C90"/>
    <w:rsid w:val="00F76F18"/>
    <w:rsid w:val="00F84BD0"/>
    <w:rsid w:val="00F91958"/>
    <w:rsid w:val="00F920B7"/>
    <w:rsid w:val="00F921BA"/>
    <w:rsid w:val="00F94552"/>
    <w:rsid w:val="00F95CD9"/>
    <w:rsid w:val="00FA0D51"/>
    <w:rsid w:val="00FA33A7"/>
    <w:rsid w:val="00FA5BFA"/>
    <w:rsid w:val="00FA63E5"/>
    <w:rsid w:val="00FA6BA4"/>
    <w:rsid w:val="00FA709D"/>
    <w:rsid w:val="00FA74B1"/>
    <w:rsid w:val="00FB3284"/>
    <w:rsid w:val="00FB65FB"/>
    <w:rsid w:val="00FC189D"/>
    <w:rsid w:val="00FC1C67"/>
    <w:rsid w:val="00FC21F6"/>
    <w:rsid w:val="00FC70C6"/>
    <w:rsid w:val="00FC7E66"/>
    <w:rsid w:val="00FD12FD"/>
    <w:rsid w:val="00FD2589"/>
    <w:rsid w:val="00FD534D"/>
    <w:rsid w:val="00FD5DFF"/>
    <w:rsid w:val="00FD6920"/>
    <w:rsid w:val="00FD73F5"/>
    <w:rsid w:val="00FE2789"/>
    <w:rsid w:val="00FE284D"/>
    <w:rsid w:val="00FE4FE2"/>
    <w:rsid w:val="00FE51D5"/>
    <w:rsid w:val="00FE70D1"/>
    <w:rsid w:val="00FE7950"/>
    <w:rsid w:val="00FF077D"/>
    <w:rsid w:val="00FF59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6865"/>
    <o:shapelayout v:ext="edit">
      <o:idmap v:ext="edit" data="1"/>
    </o:shapelayout>
  </w:shapeDefaults>
  <w:decimalSymbol w:val="."/>
  <w:listSeparator w:val=","/>
  <w14:docId w14:val="3890E8C2"/>
  <w15:chartTrackingRefBased/>
  <w15:docId w15:val="{4841E53E-FBAF-41CD-A182-E5F9458321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53E5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53DC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9D13EA"/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A53E5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166CA0"/>
    <w:pPr>
      <w:spacing w:after="0"/>
      <w:jc w:val="center"/>
    </w:pPr>
    <w:rPr>
      <w:rFonts w:ascii="Calibri" w:hAnsi="Calibri" w:cs="Calibri"/>
      <w:noProof/>
    </w:rPr>
  </w:style>
  <w:style w:type="character" w:customStyle="1" w:styleId="NormalWebChar">
    <w:name w:val="Normal (Web) Char"/>
    <w:basedOn w:val="DefaultParagraphFont"/>
    <w:link w:val="NormalWeb"/>
    <w:uiPriority w:val="99"/>
    <w:rsid w:val="00166CA0"/>
    <w:rPr>
      <w:rFonts w:ascii="Times New Roman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166CA0"/>
    <w:rPr>
      <w:rFonts w:ascii="Calibri" w:hAnsi="Calibri" w:cs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66CA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166CA0"/>
    <w:rPr>
      <w:rFonts w:ascii="Calibri" w:hAnsi="Calibri" w:cs="Calibri"/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166CA0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B398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B398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B398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B398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B398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398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398A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2658C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58CD"/>
  </w:style>
  <w:style w:type="paragraph" w:styleId="Footer">
    <w:name w:val="footer"/>
    <w:basedOn w:val="Normal"/>
    <w:link w:val="FooterChar"/>
    <w:uiPriority w:val="99"/>
    <w:unhideWhenUsed/>
    <w:rsid w:val="002658C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58CD"/>
  </w:style>
  <w:style w:type="character" w:styleId="HTMLCite">
    <w:name w:val="HTML Cite"/>
    <w:basedOn w:val="DefaultParagraphFont"/>
    <w:uiPriority w:val="99"/>
    <w:semiHidden/>
    <w:unhideWhenUsed/>
    <w:rsid w:val="00483047"/>
    <w:rPr>
      <w:i w:val="0"/>
      <w:iCs w:val="0"/>
    </w:rPr>
  </w:style>
  <w:style w:type="paragraph" w:customStyle="1" w:styleId="Default">
    <w:name w:val="Default"/>
    <w:rsid w:val="00176000"/>
    <w:pPr>
      <w:autoSpaceDE w:val="0"/>
      <w:autoSpaceDN w:val="0"/>
      <w:adjustRightInd w:val="0"/>
      <w:spacing w:after="0" w:line="240" w:lineRule="auto"/>
    </w:pPr>
    <w:rPr>
      <w:rFonts w:ascii="Avenir 45 Book" w:hAnsi="Avenir 45 Book" w:cs="Avenir 45 Book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783114"/>
    <w:rPr>
      <w:i/>
      <w:iCs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95CD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95CD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95CD9"/>
    <w:rPr>
      <w:vertAlign w:val="superscript"/>
    </w:rPr>
  </w:style>
  <w:style w:type="paragraph" w:styleId="ListParagraph">
    <w:name w:val="List Paragraph"/>
    <w:basedOn w:val="Normal"/>
    <w:uiPriority w:val="34"/>
    <w:qFormat/>
    <w:rsid w:val="00AE13F3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FE70D1"/>
  </w:style>
  <w:style w:type="character" w:customStyle="1" w:styleId="Heading2Char">
    <w:name w:val="Heading 2 Char"/>
    <w:basedOn w:val="DefaultParagraphFont"/>
    <w:link w:val="Heading2"/>
    <w:uiPriority w:val="9"/>
    <w:rsid w:val="00953DC2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215D1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E450C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969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307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452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604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92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3657994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3092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0913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69338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70735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45001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4323058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0717344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963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704169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006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1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6101968">
          <w:marLeft w:val="0"/>
          <w:marRight w:val="0"/>
          <w:marTop w:val="0"/>
          <w:marBottom w:val="0"/>
          <w:divBdr>
            <w:top w:val="single" w:sz="36" w:space="0" w:color="075290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4925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577643">
                  <w:marLeft w:val="0"/>
                  <w:marRight w:val="0"/>
                  <w:marTop w:val="15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0623947">
                      <w:marLeft w:val="-15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757008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85660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470342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44601055">
                                      <w:marLeft w:val="-15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816821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26333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3610258">
          <w:marLeft w:val="0"/>
          <w:marRight w:val="0"/>
          <w:marTop w:val="0"/>
          <w:marBottom w:val="0"/>
          <w:divBdr>
            <w:top w:val="single" w:sz="36" w:space="0" w:color="075290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678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2015405">
                  <w:marLeft w:val="0"/>
                  <w:marRight w:val="0"/>
                  <w:marTop w:val="15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941398">
                      <w:marLeft w:val="-15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49784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863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026463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16268133">
                                      <w:marLeft w:val="-15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3835867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383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234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259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47750">
          <w:marLeft w:val="0"/>
          <w:marRight w:val="0"/>
          <w:marTop w:val="0"/>
          <w:marBottom w:val="0"/>
          <w:divBdr>
            <w:top w:val="single" w:sz="36" w:space="0" w:color="075290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870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3919190">
                  <w:marLeft w:val="0"/>
                  <w:marRight w:val="0"/>
                  <w:marTop w:val="15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2139350">
                      <w:marLeft w:val="-15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286175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0919585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859340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19483557">
                                      <w:marLeft w:val="-15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937175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9143676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04617956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nccd.cdc.gov/youthonline/" TargetMode="External"/><Relationship Id="rId13" Type="http://schemas.openxmlformats.org/officeDocument/2006/relationships/header" Target="header3.xml"/><Relationship Id="rId18" Type="http://schemas.openxmlformats.org/officeDocument/2006/relationships/image" Target="media/image4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3.emf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1.png"/><Relationship Id="rId10" Type="http://schemas.openxmlformats.org/officeDocument/2006/relationships/header" Target="header2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 Version="1987"/>
</file>

<file path=customXml/itemProps1.xml><?xml version="1.0" encoding="utf-8"?>
<ds:datastoreItem xmlns:ds="http://schemas.openxmlformats.org/officeDocument/2006/customXml" ds:itemID="{6C03415B-0545-424C-AF5C-A97E422D62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</TotalTime>
  <Pages>11</Pages>
  <Words>4700</Words>
  <Characters>26795</Characters>
  <Application>Microsoft Office Word</Application>
  <DocSecurity>0</DocSecurity>
  <Lines>223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314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, Li Yan (CDC/OID/NCHHSTP)</dc:creator>
  <cp:keywords/>
  <dc:description/>
  <cp:lastModifiedBy>Wang, Li Yan (CDC/DDID/NCHHSTP/DASH)</cp:lastModifiedBy>
  <cp:revision>4</cp:revision>
  <cp:lastPrinted>2019-07-29T18:26:00Z</cp:lastPrinted>
  <dcterms:created xsi:type="dcterms:W3CDTF">2019-10-21T16:17:00Z</dcterms:created>
  <dcterms:modified xsi:type="dcterms:W3CDTF">2019-10-30T19:26:00Z</dcterms:modified>
</cp:coreProperties>
</file>